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304CAF" w14:textId="7A959465" w:rsidR="00A155C5" w:rsidRPr="00E77E4F" w:rsidRDefault="0058179A" w:rsidP="00A155C5">
      <w:pPr>
        <w:pStyle w:val="Caption"/>
        <w:keepNext/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 xml:space="preserve">Supplementary </w:t>
      </w:r>
      <w:bookmarkStart w:id="0" w:name="_GoBack"/>
      <w:bookmarkEnd w:id="0"/>
      <w:r w:rsidR="00830813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>Table 1</w:t>
      </w:r>
      <w:r w:rsidR="00A155C5" w:rsidRPr="00E77E4F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 xml:space="preserve">. </w:t>
      </w:r>
      <w:r w:rsidR="00E77E4F" w:rsidRPr="00E77E4F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>Characteristics of studies included in the review</w:t>
      </w:r>
      <w:r w:rsidR="00F031CF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>.</w:t>
      </w:r>
    </w:p>
    <w:tbl>
      <w:tblPr>
        <w:tblStyle w:val="TableGrid"/>
        <w:tblW w:w="5281" w:type="pct"/>
        <w:tblLook w:val="04A0" w:firstRow="1" w:lastRow="0" w:firstColumn="1" w:lastColumn="0" w:noHBand="0" w:noVBand="1"/>
      </w:tblPr>
      <w:tblGrid>
        <w:gridCol w:w="2089"/>
        <w:gridCol w:w="3877"/>
        <w:gridCol w:w="2449"/>
        <w:gridCol w:w="1340"/>
      </w:tblGrid>
      <w:tr w:rsidR="00AA1F06" w:rsidRPr="00190FB8" w14:paraId="254F6B8B" w14:textId="77777777" w:rsidTr="00EB4667">
        <w:trPr>
          <w:trHeight w:val="826"/>
        </w:trPr>
        <w:tc>
          <w:tcPr>
            <w:tcW w:w="1071" w:type="pct"/>
          </w:tcPr>
          <w:p w14:paraId="2FFAB4F6" w14:textId="53C7F90A" w:rsidR="00AA1F06" w:rsidRPr="00190FB8" w:rsidRDefault="00AA1F06" w:rsidP="006A16A4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uthor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1987" w:type="pct"/>
          </w:tcPr>
          <w:p w14:paraId="3FFCFD9C" w14:textId="77777777" w:rsidR="00AA1F06" w:rsidRPr="00190FB8" w:rsidRDefault="00AA1F06" w:rsidP="006A16A4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udy design</w:t>
            </w:r>
          </w:p>
        </w:tc>
        <w:tc>
          <w:tcPr>
            <w:tcW w:w="1255" w:type="pct"/>
          </w:tcPr>
          <w:p w14:paraId="679A2502" w14:textId="77777777" w:rsidR="00AA1F06" w:rsidRPr="00190FB8" w:rsidRDefault="00AA1F06" w:rsidP="006A16A4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udy location,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687" w:type="pct"/>
          </w:tcPr>
          <w:p w14:paraId="1F8AA7AD" w14:textId="60003A73" w:rsidR="00AA1F06" w:rsidRPr="00190FB8" w:rsidRDefault="00AA1F06" w:rsidP="00AA1F06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spondents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N)</w:t>
            </w:r>
          </w:p>
        </w:tc>
      </w:tr>
      <w:tr w:rsidR="00A155C5" w:rsidRPr="00190FB8" w14:paraId="2A2D4E04" w14:textId="77777777" w:rsidTr="00A155C5">
        <w:tc>
          <w:tcPr>
            <w:tcW w:w="1071" w:type="pct"/>
          </w:tcPr>
          <w:p w14:paraId="440AE60C" w14:textId="77777777" w:rsidR="00A155C5" w:rsidRPr="00524CD0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bookmarkStart w:id="1" w:name="_Hlk98299295"/>
            <w:r w:rsidRPr="00524CD0">
              <w:rPr>
                <w:rFonts w:asciiTheme="majorBidi" w:hAnsiTheme="majorBidi" w:cstheme="majorBidi"/>
                <w:sz w:val="20"/>
                <w:szCs w:val="20"/>
              </w:rPr>
              <w:t xml:space="preserve">Aldakhil et al. </w:t>
            </w:r>
            <w:r w:rsidRPr="00524CD0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24CD0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dakhil&lt;/Author&gt;&lt;Year&gt;2021&lt;/Year&gt;&lt;RecNum&gt;36&lt;/RecNum&gt;&lt;DisplayText&gt;(40)&lt;/DisplayText&gt;&lt;record&gt;&lt;rec-number&gt;36&lt;/rec-number&gt;&lt;foreign-keys&gt;&lt;key app="EN" db-id="9xvrf29dmatrsqetppwxt0fgxsesvaz5v05r" timestamp="1662768841"&gt;36&lt;/key&gt;&lt;/foreign-keys&gt;&lt;ref-type name="Journal Article"&gt;17&lt;/ref-type&gt;&lt;contributors&gt;&lt;authors&gt;&lt;author&gt;Aldakhil, Haifa&lt;/author&gt;&lt;author&gt;Albedah, Norah&lt;/author&gt;&lt;author&gt;Alturaiki, Nouf&lt;/author&gt;&lt;author&gt;Alajlan, Raghad&lt;/author&gt;&lt;author&gt;Abusalih, Howeida&lt;/author&gt;&lt;/authors&gt;&lt;/contributors&gt;&lt;titles&gt;&lt;title&gt;Vaccine hesitancy towards childhood immunizations as a predictor of mothers’ intention to vaccinate their children against COVID-19 in Saudi Arabia&lt;/title&gt;&lt;secondary-title&gt;Journal of infection and public health&lt;/secondary-title&gt;&lt;/titles&gt;&lt;periodical&gt;&lt;full-title&gt;Journal of infection and public health&lt;/full-title&gt;&lt;/periodical&gt;&lt;pages&gt;1497-1504&lt;/pages&gt;&lt;volume&gt;14&lt;/volume&gt;&lt;number&gt;10&lt;/number&gt;&lt;dates&gt;&lt;year&gt;2021&lt;/year&gt;&lt;/dates&gt;&lt;isbn&gt;1876-0341&lt;/isbn&gt;&lt;urls&gt;&lt;/urls&gt;&lt;/record&gt;&lt;/Cite&gt;&lt;/EndNote&gt;</w:instrText>
            </w:r>
            <w:r w:rsidRPr="00524CD0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24CD0">
              <w:rPr>
                <w:rFonts w:asciiTheme="majorBidi" w:hAnsiTheme="majorBidi" w:cstheme="majorBidi"/>
                <w:noProof/>
                <w:sz w:val="20"/>
                <w:szCs w:val="20"/>
              </w:rPr>
              <w:t>(40)</w:t>
            </w:r>
            <w:r w:rsidRPr="00524CD0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1282476" w14:textId="77777777" w:rsidR="00A155C5" w:rsidRPr="00524CD0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524CD0">
              <w:rPr>
                <w:rFonts w:asciiTheme="majorBidi" w:hAnsiTheme="majorBidi" w:cstheme="majorBidi"/>
                <w:sz w:val="20"/>
                <w:szCs w:val="20"/>
              </w:rPr>
              <w:t>Cross-sectional study</w:t>
            </w:r>
          </w:p>
        </w:tc>
        <w:tc>
          <w:tcPr>
            <w:tcW w:w="1255" w:type="pct"/>
          </w:tcPr>
          <w:p w14:paraId="2C0BB55C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59 days</w:t>
            </w:r>
          </w:p>
        </w:tc>
        <w:tc>
          <w:tcPr>
            <w:tcW w:w="687" w:type="pct"/>
          </w:tcPr>
          <w:p w14:paraId="583952E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70</w:t>
            </w:r>
          </w:p>
        </w:tc>
      </w:tr>
      <w:bookmarkEnd w:id="1"/>
      <w:tr w:rsidR="00C13BEC" w:rsidRPr="00190FB8" w14:paraId="5AE51EF4" w14:textId="77777777" w:rsidTr="00A155C5">
        <w:tc>
          <w:tcPr>
            <w:tcW w:w="1071" w:type="pct"/>
          </w:tcPr>
          <w:p w14:paraId="2716C5D9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fier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fieri&lt;/Author&gt;&lt;Year&gt;2021&lt;/Year&gt;&lt;RecNum&gt;47&lt;/RecNum&gt;&lt;DisplayText&gt;(53)&lt;/DisplayText&gt;&lt;record&gt;&lt;rec-number&gt;47&lt;/rec-number&gt;&lt;foreign-keys&gt;&lt;key app="EN" db-id="9xvrf29dmatrsqetppwxt0fgxsesvaz5v05r" timestamp="1662768841"&gt;47&lt;/key&gt;&lt;/foreign-keys&gt;&lt;ref-type name="Journal Article"&gt;17&lt;/ref-type&gt;&lt;contributors&gt;&lt;authors&gt;&lt;author&gt;Alfieri, Nina L&lt;/author&gt;&lt;author&gt;Kusma, Jennifer D&lt;/author&gt;&lt;author&gt;Heard-Garris, Nia&lt;/author&gt;&lt;author&gt;Davis, Matthew M&lt;/author&gt;&lt;author&gt;Golbeck, Emily&lt;/author&gt;&lt;author&gt;Barrera, Leonardo&lt;/author&gt;&lt;author&gt;Macy, Michelle L&lt;/author&gt;&lt;/authors&gt;&lt;/contributors&gt;&lt;titles&gt;&lt;title&gt;Parental COVID-19 vaccine hesitancy for children: vulnerability in an urban hotspot&lt;/title&gt;&lt;secondary-title&gt;BMC Public Health&lt;/secondary-title&gt;&lt;/titles&gt;&lt;periodical&gt;&lt;full-title&gt;BMC Public Health&lt;/full-title&gt;&lt;/periodical&gt;&lt;pages&gt;1-9&lt;/pages&gt;&lt;volume&gt;21&lt;/volume&gt;&lt;number&gt;1&lt;/number&gt;&lt;dates&gt;&lt;year&gt;2021&lt;/year&gt;&lt;/dates&gt;&lt;isbn&gt;1471-2458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FB0D9DE" w14:textId="0DD41080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2EA2F0CB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 days</w:t>
            </w:r>
          </w:p>
        </w:tc>
        <w:tc>
          <w:tcPr>
            <w:tcW w:w="687" w:type="pct"/>
          </w:tcPr>
          <w:p w14:paraId="3BFC58BD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425</w:t>
            </w:r>
          </w:p>
        </w:tc>
      </w:tr>
      <w:tr w:rsidR="00C13BEC" w:rsidRPr="00190FB8" w14:paraId="2BBD686E" w14:textId="77777777" w:rsidTr="00A155C5">
        <w:tc>
          <w:tcPr>
            <w:tcW w:w="1071" w:type="pct"/>
          </w:tcPr>
          <w:p w14:paraId="22E15DBE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Brandstette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randstetter&lt;/Author&gt;&lt;Year&gt;2021&lt;/Year&gt;&lt;RecNum&gt;41&lt;/RecNum&gt;&lt;DisplayText&gt;(45)&lt;/DisplayText&gt;&lt;record&gt;&lt;rec-number&gt;41&lt;/rec-number&gt;&lt;foreign-keys&gt;&lt;key app="EN" db-id="9xvrf29dmatrsqetppwxt0fgxsesvaz5v05r" timestamp="1662768841"&gt;41&lt;/key&gt;&lt;/foreign-keys&gt;&lt;ref-type name="Journal Article"&gt;17&lt;/ref-type&gt;&lt;contributors&gt;&lt;authors&gt;&lt;author&gt;Brandstetter, Susanne&lt;/author&gt;&lt;author&gt;Böhmer, Merle M&lt;/author&gt;&lt;author&gt;Pawellek, Maja&lt;/author&gt;&lt;author&gt;Seelbach-Göbel, Birgit&lt;/author&gt;&lt;author&gt;Melter, Michael&lt;/author&gt;&lt;author&gt;Kabesch, Michael&lt;/author&gt;&lt;author&gt;Apfelbacher, Christian&lt;/author&gt;&lt;/authors&gt;&lt;/contributors&gt;&lt;titles&gt;&lt;title&gt;Parents’ intention to get vaccinated and to have their child vaccinated against COVID-19: cross-sectional analyses using data from the KUNO-Kids health study&lt;/title&gt;&lt;secondary-title&gt;European journal of pediatrics&lt;/secondary-title&gt;&lt;/titles&gt;&lt;periodical&gt;&lt;full-title&gt;European journal of pediatrics&lt;/full-title&gt;&lt;/periodical&gt;&lt;pages&gt;3405-3410&lt;/pages&gt;&lt;volume&gt;180&lt;/volume&gt;&lt;number&gt;11&lt;/number&gt;&lt;dates&gt;&lt;year&gt;2021&lt;/year&gt;&lt;/dates&gt;&lt;isbn&gt;1432-1076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AD61977" w14:textId="0BDC9CBD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29BC318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German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3 days</w:t>
            </w:r>
          </w:p>
        </w:tc>
        <w:tc>
          <w:tcPr>
            <w:tcW w:w="687" w:type="pct"/>
          </w:tcPr>
          <w:p w14:paraId="6C9859E4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2</w:t>
            </w:r>
          </w:p>
        </w:tc>
      </w:tr>
      <w:tr w:rsidR="00C13BEC" w:rsidRPr="00190FB8" w14:paraId="7D6D08E1" w14:textId="77777777" w:rsidTr="00A155C5">
        <w:tc>
          <w:tcPr>
            <w:tcW w:w="1071" w:type="pct"/>
          </w:tcPr>
          <w:p w14:paraId="1C5C0D51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agatel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i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gateli&lt;/Author&gt;&lt;Year&gt;2021&lt;/Year&gt;&lt;RecNum&gt;37&lt;/RecNum&gt;&lt;DisplayText&gt;(41)&lt;/DisplayText&gt;&lt;record&gt;&lt;rec-number&gt;37&lt;/rec-number&gt;&lt;foreign-keys&gt;&lt;key app="EN" db-id="9xvrf29dmatrsqetppwxt0fgxsesvaz5v05r" timestamp="1662768841"&gt;37&lt;/key&gt;&lt;/foreign-keys&gt;&lt;ref-type name="Journal Article"&gt;17&lt;/ref-type&gt;&lt;contributors&gt;&lt;authors&gt;&lt;author&gt;Bagateli, Leonardo Evangelista&lt;/author&gt;&lt;author&gt;Saeki, Edna Yayoi&lt;/author&gt;&lt;author&gt;Fadda, Marta&lt;/author&gt;&lt;author&gt;Agostoni, Carlo&lt;/author&gt;&lt;author&gt;Marchisio, Paola&lt;/author&gt;&lt;author&gt;Milani, Gregorio Paolo&lt;/author&gt;&lt;/authors&gt;&lt;/contributors&gt;&lt;titles&gt;&lt;title&gt;COVID-19 vaccine hesitancy among parents of children and adolescents living in Brazil&lt;/title&gt;&lt;secondary-title&gt;Vaccines&lt;/secondary-title&gt;&lt;/titles&gt;&lt;periodical&gt;&lt;full-title&gt;Vaccines&lt;/full-title&gt;&lt;/periodical&gt;&lt;pages&gt;1115&lt;/pages&gt;&lt;volume&gt;9&lt;/volume&gt;&lt;number&gt;10&lt;/number&gt;&lt;dates&gt;&lt;year&gt;2021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277AF99" w14:textId="23457A21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4984BE3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razi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0 days</w:t>
            </w:r>
          </w:p>
        </w:tc>
        <w:tc>
          <w:tcPr>
            <w:tcW w:w="687" w:type="pct"/>
          </w:tcPr>
          <w:p w14:paraId="31A40BFF" w14:textId="7851C62F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01</w:t>
            </w:r>
          </w:p>
        </w:tc>
      </w:tr>
      <w:tr w:rsidR="00C13BEC" w:rsidRPr="00190FB8" w14:paraId="350E8197" w14:textId="77777777" w:rsidTr="00A155C5">
        <w:tc>
          <w:tcPr>
            <w:tcW w:w="1071" w:type="pct"/>
          </w:tcPr>
          <w:p w14:paraId="5AFA985F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Y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ang&lt;/Author&gt;&lt;Year&gt;2021&lt;/Year&gt;&lt;RecNum&gt;48&lt;/RecNum&gt;&lt;DisplayText&gt;(54)&lt;/DisplayText&gt;&lt;record&gt;&lt;rec-number&gt;48&lt;/rec-number&gt;&lt;foreign-keys&gt;&lt;key app="EN" db-id="9xvrf29dmatrsqetppwxt0fgxsesvaz5v05r" timestamp="1662768842"&gt;48&lt;/key&gt;&lt;/foreign-keys&gt;&lt;ref-type name="Journal Article"&gt;17&lt;/ref-type&gt;&lt;contributors&gt;&lt;authors&gt;&lt;author&gt;Yang, Jin&lt;/author&gt;&lt;author&gt;Zhang, Ting&lt;/author&gt;&lt;author&gt;Qi, Weiran&lt;/author&gt;&lt;author&gt;Zhang, Xingxing&lt;/author&gt;&lt;author&gt;Jia, Mengmeng&lt;/author&gt;&lt;author&gt;Leng, Zhiwei&lt;/author&gt;&lt;author&gt;Wang, Qing&lt;/author&gt;&lt;author&gt;Yang, Yuan&lt;/author&gt;&lt;author&gt;Yang, Weizhong&lt;/author&gt;&lt;author&gt;Ma, Libing&lt;/author&gt;&lt;/authors&gt;&lt;/contributors&gt;&lt;titles&gt;&lt;title&gt;COVID-19 vaccination in Chinese children: a cross-sectional study on the cognition, psychological anxiety state and the willingness toward vaccination&lt;/title&gt;&lt;secondary-title&gt;Human Vaccines &amp;amp; Immunotherapeutics&lt;/secondary-title&gt;&lt;/titles&gt;&lt;periodical&gt;&lt;full-title&gt;Human Vaccines &amp;amp; Immunotherapeutics&lt;/full-title&gt;&lt;/periodical&gt;&lt;pages&gt;1-7&lt;/pages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AB45F6F" w14:textId="1616AEB1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54BE06E1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 days</w:t>
            </w:r>
          </w:p>
        </w:tc>
        <w:tc>
          <w:tcPr>
            <w:tcW w:w="687" w:type="pct"/>
          </w:tcPr>
          <w:p w14:paraId="191AD29D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872</w:t>
            </w:r>
          </w:p>
        </w:tc>
      </w:tr>
      <w:tr w:rsidR="00C13BEC" w:rsidRPr="00190FB8" w14:paraId="7192A4EE" w14:textId="77777777" w:rsidTr="00A155C5">
        <w:tc>
          <w:tcPr>
            <w:tcW w:w="1071" w:type="pct"/>
          </w:tcPr>
          <w:p w14:paraId="088E4C4F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Ebrahim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Ebrahimi&lt;/Author&gt;&lt;Year&gt;2021&lt;/Year&gt;&lt;RecNum&gt;42&lt;/RecNum&gt;&lt;DisplayText&gt;(46)&lt;/DisplayText&gt;&lt;record&gt;&lt;rec-number&gt;42&lt;/rec-number&gt;&lt;foreign-keys&gt;&lt;key app="EN" db-id="9xvrf29dmatrsqetppwxt0fgxsesvaz5v05r" timestamp="1662768841"&gt;42&lt;/key&gt;&lt;/foreign-keys&gt;&lt;ref-type name="Journal Article"&gt;17&lt;/ref-type&gt;&lt;contributors&gt;&lt;authors&gt;&lt;author&gt;Ebrahimi, Omid V&lt;/author&gt;&lt;author&gt;Johnson, Miriam S&lt;/author&gt;&lt;author&gt;Ebling, Sara&lt;/author&gt;&lt;author&gt;Amundsen, Ole Myklebust&lt;/author&gt;&lt;author&gt;Halsøy, Øyvind&lt;/author&gt;&lt;author&gt;Hoffart, Asle&lt;/author&gt;&lt;author&gt;Skjerdingstad, Nora&lt;/author&gt;&lt;author&gt;Johnson, Sverre Urnes&lt;/author&gt;&lt;/authors&gt;&lt;/contributors&gt;&lt;titles&gt;&lt;title&gt;Risk, trust, and flawed assumptions: vaccine hesitancy during the COVID-19 pandemic&lt;/title&gt;&lt;secondary-title&gt;Frontiers in Public Health&lt;/secondary-title&gt;&lt;/titles&gt;&lt;periodical&gt;&lt;full-title&gt;Frontiers in Public Health&lt;/full-title&gt;&lt;/periodical&gt;&lt;pages&gt;849&lt;/pages&gt;&lt;volume&gt;9&lt;/volume&gt;&lt;dates&gt;&lt;year&gt;2021&lt;/year&gt;&lt;/dates&gt;&lt;isbn&gt;2296-256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6122CFE" w14:textId="35BA1939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254F241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Norwa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 days</w:t>
            </w:r>
          </w:p>
        </w:tc>
        <w:tc>
          <w:tcPr>
            <w:tcW w:w="687" w:type="pct"/>
          </w:tcPr>
          <w:p w14:paraId="5FDE6341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571</w:t>
            </w:r>
          </w:p>
        </w:tc>
      </w:tr>
      <w:tr w:rsidR="00C13BEC" w:rsidRPr="00190FB8" w14:paraId="47F3CE79" w14:textId="77777777" w:rsidTr="00A155C5">
        <w:tc>
          <w:tcPr>
            <w:tcW w:w="1071" w:type="pct"/>
          </w:tcPr>
          <w:p w14:paraId="21CE2304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ernande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ernandes&lt;/Author&gt;&lt;Year&gt;2021&lt;/Year&gt;&lt;RecNum&gt;49&lt;/RecNum&gt;&lt;DisplayText&gt;(55)&lt;/DisplayText&gt;&lt;record&gt;&lt;rec-number&gt;49&lt;/rec-number&gt;&lt;foreign-keys&gt;&lt;key app="EN" db-id="9xvrf29dmatrsqetppwxt0fgxsesvaz5v05r" timestamp="1662768842"&gt;49&lt;/key&gt;&lt;/foreign-keys&gt;&lt;ref-type name="Journal Article"&gt;17&lt;/ref-type&gt;&lt;contributors&gt;&lt;authors&gt;&lt;author&gt;Fernandes, Nuno&lt;/author&gt;&lt;author&gt;Costa, Daniela&lt;/author&gt;&lt;author&gt;Costa, Diogo&lt;/author&gt;&lt;author&gt;Keating, José&lt;/author&gt;&lt;author&gt;Arantes, Joana&lt;/author&gt;&lt;/authors&gt;&lt;/contributors&gt;&lt;titles&gt;&lt;title&gt;Predicting COVID-19 vaccination intention: the determinants of vaccine hesitancy&lt;/title&gt;&lt;secondary-title&gt;Vaccines&lt;/secondary-title&gt;&lt;/titles&gt;&lt;periodical&gt;&lt;full-title&gt;Vaccines&lt;/full-title&gt;&lt;/periodical&gt;&lt;pages&gt;1161&lt;/pages&gt;&lt;volume&gt;9&lt;/volume&gt;&lt;number&gt;10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C22214C" w14:textId="552FF11F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4646070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Portuga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59 days</w:t>
            </w:r>
          </w:p>
        </w:tc>
        <w:tc>
          <w:tcPr>
            <w:tcW w:w="687" w:type="pct"/>
          </w:tcPr>
          <w:p w14:paraId="59D47E08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649</w:t>
            </w:r>
          </w:p>
        </w:tc>
      </w:tr>
      <w:tr w:rsidR="00C13BEC" w:rsidRPr="00190FB8" w14:paraId="26E76E2A" w14:textId="77777777" w:rsidTr="00A155C5">
        <w:tc>
          <w:tcPr>
            <w:tcW w:w="1071" w:type="pct"/>
          </w:tcPr>
          <w:p w14:paraId="6F44E26D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D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Du&lt;/Author&gt;&lt;Year&gt;2021&lt;/Year&gt;&lt;RecNum&gt;38&lt;/RecNum&gt;&lt;DisplayText&gt;(42)&lt;/DisplayText&gt;&lt;record&gt;&lt;rec-number&gt;38&lt;/rec-number&gt;&lt;foreign-keys&gt;&lt;key app="EN" db-id="9xvrf29dmatrsqetppwxt0fgxsesvaz5v05r" timestamp="1662768841"&gt;38&lt;/key&gt;&lt;/foreign-keys&gt;&lt;ref-type name="Journal Article"&gt;17&lt;/ref-type&gt;&lt;contributors&gt;&lt;authors&gt;&lt;author&gt;Du, Min&lt;/author&gt;&lt;author&gt;Tao, Liyuan&lt;/author&gt;&lt;author&gt;Liu, Jue&lt;/author&gt;&lt;/authors&gt;&lt;/contributors&gt;&lt;titles&gt;&lt;title&gt;The Association Between Risk Perception and COVID-19 Vaccine Hesitancy for Children Among Reproductive Women in China: An Online Survey&lt;/title&gt;&lt;secondary-title&gt;Frontiers in medicine&lt;/secondary-title&gt;&lt;/titles&gt;&lt;periodical&gt;&lt;full-title&gt;Frontiers in medicine&lt;/full-title&gt;&lt;/periodical&gt;&lt;pages&gt;1494&lt;/pages&gt;&lt;dates&gt;&lt;year&gt;2021&lt;/year&gt;&lt;/dates&gt;&lt;isbn&gt;2296-858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0AF7412" w14:textId="22D3B0B8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2604B5C6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48 days</w:t>
            </w:r>
          </w:p>
        </w:tc>
        <w:tc>
          <w:tcPr>
            <w:tcW w:w="687" w:type="pct"/>
          </w:tcPr>
          <w:p w14:paraId="1DBE419A" w14:textId="77777777" w:rsidR="00C13BEC" w:rsidRPr="00190FB8" w:rsidRDefault="00C13BEC" w:rsidP="00C13BE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011</w:t>
            </w:r>
          </w:p>
        </w:tc>
      </w:tr>
      <w:tr w:rsidR="00A155C5" w:rsidRPr="00190FB8" w14:paraId="40A936D4" w14:textId="77777777" w:rsidTr="00A155C5">
        <w:tc>
          <w:tcPr>
            <w:tcW w:w="1071" w:type="pct"/>
          </w:tcPr>
          <w:p w14:paraId="177A041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Goldma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oldman&lt;/Author&gt;&lt;Year&gt;2020&lt;/Year&gt;&lt;RecNum&gt;29&lt;/RecNum&gt;&lt;DisplayText&gt;(32)&lt;/DisplayText&gt;&lt;record&gt;&lt;rec-number&gt;29&lt;/rec-number&gt;&lt;foreign-keys&gt;&lt;key app="EN" db-id="9xvrf29dmatrsqetppwxt0fgxsesvaz5v05r" timestamp="1662768840"&gt;29&lt;/key&gt;&lt;/foreign-keys&gt;&lt;ref-type name="Journal Article"&gt;17&lt;/ref-type&gt;&lt;contributors&gt;&lt;authors&gt;&lt;author&gt;Goldman, Ran D&lt;/author&gt;&lt;author&gt;Yan, Tyler D&lt;/author&gt;&lt;author&gt;Seiler, Michelle&lt;/author&gt;&lt;author&gt;Cotanda, Cristina Parra&lt;/author&gt;&lt;author&gt;Brown, Julie C&lt;/author&gt;&lt;author&gt;Klein, Eileen J&lt;/author&gt;&lt;author&gt;Hoeffe, Julia&lt;/author&gt;&lt;author&gt;Gelernter, Renana&lt;/author&gt;&lt;author&gt;Hall, Jeanine E&lt;/author&gt;&lt;author&gt;Davis, Adrienne L&lt;/author&gt;&lt;/authors&gt;&lt;/contributors&gt;&lt;titles&gt;&lt;title&gt;Caregiver willingness to vaccinate their children against COVID-19: Cross sectional survey&lt;/title&gt;&lt;secondary-title&gt;Vaccine&lt;/secondary-title&gt;&lt;/titles&gt;&lt;periodical&gt;&lt;full-title&gt;Vaccine&lt;/full-title&gt;&lt;/periodical&gt;&lt;pages&gt;7668-7673&lt;/pages&gt;&lt;volume&gt;38&lt;/volume&gt;&lt;number&gt;48&lt;/number&gt;&lt;dates&gt;&lt;year&gt;2020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EFBE77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tudy</w:t>
            </w:r>
          </w:p>
        </w:tc>
        <w:tc>
          <w:tcPr>
            <w:tcW w:w="1255" w:type="pct"/>
          </w:tcPr>
          <w:p w14:paraId="60EB4C11" w14:textId="4872D10E" w:rsidR="00A155C5" w:rsidRPr="00190FB8" w:rsidRDefault="00C13BEC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13BEC">
              <w:rPr>
                <w:rFonts w:asciiTheme="majorBidi" w:hAnsiTheme="majorBidi" w:cstheme="majorBidi"/>
                <w:sz w:val="20"/>
                <w:szCs w:val="20"/>
              </w:rPr>
              <w:t>Switzerland, USA, Canada, Israel, Spain, Japan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A155C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122 days</w:t>
            </w:r>
          </w:p>
        </w:tc>
        <w:tc>
          <w:tcPr>
            <w:tcW w:w="687" w:type="pct"/>
          </w:tcPr>
          <w:p w14:paraId="3DD21CD7" w14:textId="25D4AB7E" w:rsidR="00A155C5" w:rsidRPr="00190FB8" w:rsidRDefault="00C13BEC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541</w:t>
            </w:r>
          </w:p>
        </w:tc>
      </w:tr>
      <w:tr w:rsidR="00A155C5" w:rsidRPr="00190FB8" w14:paraId="321131EF" w14:textId="77777777" w:rsidTr="00A155C5">
        <w:tc>
          <w:tcPr>
            <w:tcW w:w="1071" w:type="pct"/>
          </w:tcPr>
          <w:p w14:paraId="36A92AD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>
              <w:rPr>
                <w:rFonts w:asciiTheme="majorBidi" w:hAnsiTheme="majorBidi" w:cstheme="majorBidi"/>
                <w:sz w:val="20"/>
                <w:szCs w:val="20"/>
              </w:rPr>
              <w:t>Landicho-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Guevarra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andicho-Guevarra&lt;/Author&gt;&lt;Year&gt;2021&lt;/Year&gt;&lt;RecNum&gt;24&lt;/RecNum&gt;&lt;DisplayText&gt;(56)&lt;/DisplayText&gt;&lt;record&gt;&lt;rec-number&gt;24&lt;/rec-number&gt;&lt;foreign-keys&gt;&lt;key app="EN" db-id="9xvrf29dmatrsqetppwxt0fgxsesvaz5v05r" timestamp="1662768840"&gt;24&lt;/key&gt;&lt;/foreign-keys&gt;&lt;ref-type name="Journal Article"&gt;17&lt;/ref-type&gt;&lt;contributors&gt;&lt;authors&gt;&lt;author&gt;Landicho-Guevarra, Jhoys&lt;/author&gt;&lt;author&gt;Reñosa, Mark Donald C&lt;/author&gt;&lt;author&gt;Wachinger, Jonas&lt;/author&gt;&lt;author&gt;Endoma, Vivienne&lt;/author&gt;&lt;author&gt;Aligato, Mila F&lt;/author&gt;&lt;author&gt;Bravo, Thea Andrea&lt;/author&gt;&lt;author&gt;Landicho, Jeniffer&lt;/author&gt;&lt;author&gt;Bärnighausen, Kate&lt;/author&gt;&lt;author&gt;McMahon, Shannon A&lt;/author&gt;&lt;/authors&gt;&lt;/contributors&gt;&lt;titles&gt;&lt;title&gt;Scared, powerless, insulted and embarrassed: hesitancy towards vaccines among caregivers in Cavite Province, the Philippines&lt;/title&gt;&lt;secondary-title&gt;BMJ global health&lt;/secondary-title&gt;&lt;/titles&gt;&lt;periodical&gt;&lt;full-title&gt;BMJ global health&lt;/full-title&gt;&lt;/periodical&gt;&lt;pages&gt;e006529&lt;/pages&gt;&lt;volume&gt;6&lt;/volume&gt;&lt;number&gt;9&lt;/number&gt;&lt;dates&gt;&lt;year&gt;2021&lt;/year&gt;&lt;/dates&gt;&lt;isbn&gt;2059-7908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2DE8E4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Mixed method study</w:t>
            </w:r>
          </w:p>
        </w:tc>
        <w:tc>
          <w:tcPr>
            <w:tcW w:w="1255" w:type="pct"/>
          </w:tcPr>
          <w:p w14:paraId="7F04BE0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Philippines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43 days</w:t>
            </w:r>
          </w:p>
        </w:tc>
        <w:tc>
          <w:tcPr>
            <w:tcW w:w="687" w:type="pct"/>
          </w:tcPr>
          <w:p w14:paraId="73FC533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4</w:t>
            </w:r>
          </w:p>
        </w:tc>
      </w:tr>
      <w:tr w:rsidR="00A155C5" w:rsidRPr="00190FB8" w14:paraId="481D38E1" w14:textId="77777777" w:rsidTr="00A155C5">
        <w:tc>
          <w:tcPr>
            <w:tcW w:w="1071" w:type="pct"/>
          </w:tcPr>
          <w:p w14:paraId="58B5664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ontalt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ontalti&lt;/Author&gt;&lt;Year&gt;2021&lt;/Year&gt;&lt;RecNum&gt;7&lt;/RecNum&gt;&lt;DisplayText&gt;(8)&lt;/DisplayText&gt;&lt;record&gt;&lt;rec-number&gt;7&lt;/rec-number&gt;&lt;foreign-keys&gt;&lt;key app="EN" db-id="9xvrf29dmatrsqetppwxt0fgxsesvaz5v05r" timestamp="1662768839"&gt;7&lt;/key&gt;&lt;/foreign-keys&gt;&lt;ref-type name="Journal Article"&gt;17&lt;/ref-type&gt;&lt;contributors&gt;&lt;authors&gt;&lt;author&gt;Montalti, Marco&lt;/author&gt;&lt;author&gt;Rallo, Flavia&lt;/author&gt;&lt;author&gt;Guaraldi, Federica&lt;/author&gt;&lt;author&gt;Bartoli, Lapo&lt;/author&gt;&lt;author&gt;Po, Giulia&lt;/author&gt;&lt;author&gt;Stillo, Michela&lt;/author&gt;&lt;author&gt;Perrone, Paola&lt;/author&gt;&lt;author&gt;Squillace, Lorena&lt;/author&gt;&lt;author&gt;Dallolio, Laura&lt;/author&gt;&lt;author&gt;Pandolfi, Paolo&lt;/author&gt;&lt;/authors&gt;&lt;/contributors&gt;&lt;titles&gt;&lt;title&gt;Would parents get their children vaccinated against SARS-CoV-2? Rate and predictors of vaccine hesitancy according to a survey over 5000 families from Bologna, Italy&lt;/title&gt;&lt;secondary-title&gt;Vaccines&lt;/secondary-title&gt;&lt;/titles&gt;&lt;periodical&gt;&lt;full-title&gt;Vaccines&lt;/full-title&gt;&lt;/periodical&gt;&lt;pages&gt;366&lt;/pages&gt;&lt;volume&gt;9&lt;/volume&gt;&lt;number&gt;4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221A46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FAE0CB8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732AB2E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054</w:t>
            </w:r>
          </w:p>
        </w:tc>
      </w:tr>
      <w:tr w:rsidR="00A155C5" w:rsidRPr="00190FB8" w14:paraId="03043BC3" w14:textId="77777777" w:rsidTr="00A155C5">
        <w:tc>
          <w:tcPr>
            <w:tcW w:w="1071" w:type="pct"/>
          </w:tcPr>
          <w:p w14:paraId="241BF32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&lt;/Author&gt;&lt;Year&gt;2021&lt;/Year&gt;&lt;RecNum&gt;50&lt;/RecNum&gt;&lt;DisplayText&gt;(57)&lt;/DisplayText&gt;&lt;record&gt;&lt;rec-number&gt;50&lt;/rec-number&gt;&lt;foreign-keys&gt;&lt;key app="EN" db-id="9xvrf29dmatrsqetppwxt0fgxsesvaz5v05r" timestamp="1662768842"&gt;50&lt;/key&gt;&lt;/foreign-keys&gt;&lt;ref-type name="Journal Article"&gt;17&lt;/ref-type&gt;&lt;contributors&gt;&lt;authors&gt;&lt;author&gt;He, Kaidi&lt;/author&gt;&lt;author&gt;Mack, Wendy J&lt;/author&gt;&lt;author&gt;Neely, Michael&lt;/author&gt;&lt;author&gt;Lewis, Laura&lt;/author&gt;&lt;author&gt;Anand, Vikram&lt;/author&gt;&lt;/authors&gt;&lt;/contributors&gt;&lt;titles&gt;&lt;title&gt;Parental perspectives on immunizations: Impact of the COVID-19 pandemic on childhood vaccine hesitancy&lt;/title&gt;&lt;secondary-title&gt;Journal of community health&lt;/secondary-title&gt;&lt;/titles&gt;&lt;periodical&gt;&lt;full-title&gt;Journal of community health&lt;/full-title&gt;&lt;/periodical&gt;&lt;pages&gt;1-14&lt;/pages&gt;&lt;dates&gt;&lt;year&gt;2021&lt;/year&gt;&lt;/dates&gt;&lt;isbn&gt;1573-3610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F4C93E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mobile-based survey</w:t>
            </w:r>
          </w:p>
        </w:tc>
        <w:tc>
          <w:tcPr>
            <w:tcW w:w="1255" w:type="pct"/>
          </w:tcPr>
          <w:p w14:paraId="17D2281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7458857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52</w:t>
            </w:r>
          </w:p>
        </w:tc>
      </w:tr>
      <w:tr w:rsidR="00A155C5" w:rsidRPr="00190FB8" w14:paraId="41C35299" w14:textId="77777777" w:rsidTr="00A155C5">
        <w:tc>
          <w:tcPr>
            <w:tcW w:w="1071" w:type="pct"/>
          </w:tcPr>
          <w:p w14:paraId="5475571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arlsso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arlsson&lt;/Author&gt;&lt;Year&gt;2021&lt;/Year&gt;&lt;RecNum&gt;51&lt;/RecNum&gt;&lt;DisplayText&gt;(58)&lt;/DisplayText&gt;&lt;record&gt;&lt;rec-number&gt;51&lt;/rec-number&gt;&lt;foreign-keys&gt;&lt;key app="EN" db-id="9xvrf29dmatrsqetppwxt0fgxsesvaz5v05r" timestamp="1662768842"&gt;51&lt;/key&gt;&lt;/foreign-keys&gt;&lt;ref-type name="Journal Article"&gt;17&lt;/ref-type&gt;&lt;contributors&gt;&lt;authors&gt;&lt;author&gt;Karlsson, Linda C&lt;/author&gt;&lt;author&gt;Soveri, Anna&lt;/author&gt;&lt;author&gt;Lewandowsky, Stephan&lt;/author&gt;&lt;author&gt;Karlsson, Linnea&lt;/author&gt;&lt;author&gt;Karlsson, Hasse&lt;/author&gt;&lt;author&gt;Nolvi, Saara&lt;/author&gt;&lt;author&gt;Karukivi, Max&lt;/author&gt;&lt;author&gt;Lindfelt, Mikael&lt;/author&gt;&lt;author&gt;Antfolk, Jan&lt;/author&gt;&lt;/authors&gt;&lt;/contributors&gt;&lt;titles&gt;&lt;title&gt;Fearing the disease or the vaccine: The case of COVID-19&lt;/title&gt;&lt;secondary-title&gt;Personality and individual differences&lt;/secondary-title&gt;&lt;/titles&gt;&lt;periodical&gt;&lt;full-title&gt;Personality and individual differences&lt;/full-title&gt;&lt;/periodical&gt;&lt;pages&gt;110590&lt;/pages&gt;&lt;volume&gt;172&lt;/volume&gt;&lt;dates&gt;&lt;year&gt;2021&lt;/year&gt;&lt;/dates&gt;&lt;isbn&gt;0191-8869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49C0B5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16BF998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Finland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0653392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386</w:t>
            </w:r>
          </w:p>
        </w:tc>
      </w:tr>
      <w:tr w:rsidR="00A155C5" w:rsidRPr="00190FB8" w14:paraId="3796A7FF" w14:textId="77777777" w:rsidTr="00A155C5">
        <w:tc>
          <w:tcPr>
            <w:tcW w:w="1071" w:type="pct"/>
          </w:tcPr>
          <w:p w14:paraId="7D44867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adoy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adoya&lt;/Author&gt;&lt;Year&gt;2021&lt;/Year&gt;&lt;RecNum&gt;31&lt;/RecNum&gt;&lt;DisplayText&gt;(34)&lt;/DisplayText&gt;&lt;record&gt;&lt;rec-number&gt;31&lt;/rec-number&gt;&lt;foreign-keys&gt;&lt;key app="EN" db-id="9xvrf29dmatrsqetppwxt0fgxsesvaz5v05r" timestamp="1662768840"&gt;31&lt;/key&gt;&lt;/foreign-keys&gt;&lt;ref-type name="Journal Article"&gt;17&lt;/ref-type&gt;&lt;contributors&gt;&lt;authors&gt;&lt;author&gt;Kadoya, Yoshihiko&lt;/author&gt;&lt;author&gt;Watanapongvanich, Somtip&lt;/author&gt;&lt;author&gt;Yuktadatta, Pattaphol&lt;/author&gt;&lt;author&gt;Putthinun, Pongpat&lt;/author&gt;&lt;author&gt;Lartey, Stella T&lt;/author&gt;&lt;author&gt;Khan, Mostafa Saidur Rahim&lt;/author&gt;&lt;/authors&gt;&lt;/contributors&gt;&lt;titles&gt;&lt;title&gt;Willing or hesitant? A socioeconomic study on the potential acceptance of COVID-19 vaccine in Japan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4864&lt;/pages&gt;&lt;volume&gt;18&lt;/volume&gt;&lt;number&gt;9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8E800CA" w14:textId="597BAAC6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Cross-sectional </w:t>
            </w:r>
            <w:r w:rsidR="00A85EE6">
              <w:rPr>
                <w:rFonts w:asciiTheme="majorBidi" w:hAnsiTheme="majorBidi" w:cstheme="majorBidi"/>
                <w:sz w:val="20"/>
                <w:szCs w:val="20"/>
              </w:rPr>
              <w:t xml:space="preserve">online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survey</w:t>
            </w:r>
          </w:p>
        </w:tc>
        <w:tc>
          <w:tcPr>
            <w:tcW w:w="1255" w:type="pct"/>
          </w:tcPr>
          <w:p w14:paraId="077312A3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Japan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4 days</w:t>
            </w:r>
          </w:p>
        </w:tc>
        <w:tc>
          <w:tcPr>
            <w:tcW w:w="687" w:type="pct"/>
          </w:tcPr>
          <w:p w14:paraId="649EB51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253</w:t>
            </w:r>
          </w:p>
        </w:tc>
      </w:tr>
      <w:tr w:rsidR="00A155C5" w:rsidRPr="00190FB8" w14:paraId="783AD912" w14:textId="77777777" w:rsidTr="00A155C5">
        <w:tc>
          <w:tcPr>
            <w:tcW w:w="1071" w:type="pct"/>
          </w:tcPr>
          <w:p w14:paraId="29B7BDA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L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u&lt;/Author&gt;&lt;Year&gt;2021&lt;/Year&gt;&lt;RecNum&gt;52&lt;/RecNum&gt;&lt;DisplayText&gt;(59)&lt;/DisplayText&gt;&lt;record&gt;&lt;rec-number&gt;52&lt;/rec-number&gt;&lt;foreign-keys&gt;&lt;key app="EN" db-id="9xvrf29dmatrsqetppwxt0fgxsesvaz5v05r" timestamp="1662768842"&gt;52&lt;/key&gt;&lt;/foreign-keys&gt;&lt;ref-type name="Journal Article"&gt;17&lt;/ref-type&gt;&lt;contributors&gt;&lt;authors&gt;&lt;author&gt;Lu, Jia&lt;/author&gt;&lt;author&gt;Wen, Xiaosa&lt;/author&gt;&lt;author&gt;Guo, Qi&lt;/author&gt;&lt;author&gt;Ji, Mengdi&lt;/author&gt;&lt;author&gt;Zhang, Felicia&lt;/author&gt;&lt;author&gt;Wagner, Abram L&lt;/author&gt;&lt;author&gt;Lu, Yihan&lt;/author&gt;&lt;/authors&gt;&lt;/contributors&gt;&lt;titles&gt;&lt;title&gt;Sensitivity to COVID-19 vaccine effectiveness and safety in Shanghai, China&lt;/title&gt;&lt;secondary-title&gt;Vaccines&lt;/secondary-title&gt;&lt;/titles&gt;&lt;periodical&gt;&lt;full-title&gt;Vaccines&lt;/full-title&gt;&lt;/periodical&gt;&lt;pages&gt;472&lt;/pages&gt;&lt;volume&gt;9&lt;/volume&gt;&lt;number&gt;5&lt;/number&gt;&lt;dates&gt;&lt;year&gt;2021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8F3653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C7FD07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</w:t>
            </w:r>
          </w:p>
        </w:tc>
        <w:tc>
          <w:tcPr>
            <w:tcW w:w="687" w:type="pct"/>
          </w:tcPr>
          <w:p w14:paraId="4E6E4AD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673</w:t>
            </w:r>
          </w:p>
        </w:tc>
      </w:tr>
      <w:tr w:rsidR="00A155C5" w:rsidRPr="00190FB8" w14:paraId="502FBBF0" w14:textId="77777777" w:rsidTr="00A155C5">
        <w:tc>
          <w:tcPr>
            <w:tcW w:w="1071" w:type="pct"/>
          </w:tcPr>
          <w:p w14:paraId="04A6911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ila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ilan&lt;/Author&gt;&lt;Year&gt;2021&lt;/Year&gt;&lt;RecNum&gt;53&lt;/RecNum&gt;&lt;DisplayText&gt;(60)&lt;/DisplayText&gt;&lt;record&gt;&lt;rec-number&gt;53&lt;/rec-number&gt;&lt;foreign-keys&gt;&lt;key app="EN" db-id="9xvrf29dmatrsqetppwxt0fgxsesvaz5v05r" timestamp="1662768842"&gt;53&lt;/key&gt;&lt;/foreign-keys&gt;&lt;ref-type name="Journal Article"&gt;17&lt;/ref-type&gt;&lt;contributors&gt;&lt;authors&gt;&lt;author&gt;Milan, Stephanie&lt;/author&gt;&lt;author&gt;Dáu, Ana Luísa BT&lt;/author&gt;&lt;/authors&gt;&lt;/contributors&gt;&lt;titles&gt;&lt;title&gt;The Role of Trauma in Mothers’ COVID-19 Vaccine Beliefs and Intentions&lt;/title&gt;&lt;secondary-title&gt;Journal of Pediatric Psychology&lt;/secondary-title&gt;&lt;/titles&gt;&lt;periodical&gt;&lt;full-title&gt;Journal of Pediatric Psychology&lt;/full-title&gt;&lt;/periodical&gt;&lt;pages&gt;526-535&lt;/pages&gt;&lt;volume&gt;46&lt;/volume&gt;&lt;number&gt;5&lt;/number&gt;&lt;dates&gt;&lt;year&gt;2021&lt;/year&gt;&lt;/dates&gt;&lt;isbn&gt;0146-8693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519A58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3F01B63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6D577BA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40</w:t>
            </w:r>
          </w:p>
        </w:tc>
      </w:tr>
      <w:tr w:rsidR="00A155C5" w:rsidRPr="00190FB8" w14:paraId="480723BF" w14:textId="77777777" w:rsidTr="00A155C5">
        <w:tc>
          <w:tcPr>
            <w:tcW w:w="1071" w:type="pct"/>
          </w:tcPr>
          <w:p w14:paraId="5249D33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oor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oore&lt;/Author&gt;&lt;Year&gt;2021&lt;/Year&gt;&lt;RecNum&gt;23&lt;/RecNum&gt;&lt;DisplayText&gt;(35)&lt;/DisplayText&gt;&lt;record&gt;&lt;rec-number&gt;23&lt;/rec-number&gt;&lt;foreign-keys&gt;&lt;key app="EN" db-id="9xvrf29dmatrsqetppwxt0fgxsesvaz5v05r" timestamp="1662768840"&gt;23&lt;/key&gt;&lt;/foreign-keys&gt;&lt;ref-type name="Journal Article"&gt;17&lt;/ref-type&gt;&lt;contributors&gt;&lt;authors&gt;&lt;author&gt;Moore, Daniella Campelo Batalha Cox&lt;/author&gt;&lt;author&gt;Nehab, Marcio Fernandes&lt;/author&gt;&lt;author&gt;Camacho, Karla Gonçalves&lt;/author&gt;&lt;author&gt;Reis, Adriana Teixeira&lt;/author&gt;&lt;author&gt;de Fátima Junqueira-Marinho, Maria&lt;/author&gt;&lt;author&gt;Abramov, Dimitri Marques&lt;/author&gt;&lt;author&gt;de Azevedo, Zina Maria Almeida&lt;/author&gt;&lt;author&gt;de Menezes, Livia Almeida&lt;/author&gt;&lt;author&gt;dos Santos Salú, Margarida&lt;/author&gt;&lt;author&gt;da Silva Figueiredo, Carlos Eduardo&lt;/author&gt;&lt;/authors&gt;&lt;/contributors&gt;&lt;titles&gt;&lt;title&gt;Low COVID-19 vaccine hesitancy in Brazil&lt;/title&gt;&lt;secondary-title&gt;Vaccine&lt;/secondary-title&gt;&lt;/titles&gt;&lt;periodical&gt;&lt;full-title&gt;Vaccine&lt;/full-title&gt;&lt;/periodical&gt;&lt;pages&gt;6262-6268&lt;/pages&gt;&lt;volume&gt;39&lt;/volume&gt;&lt;number&gt;42&lt;/number&gt;&lt;dates&gt;&lt;year&gt;2021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5387D1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13246162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razi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 days</w:t>
            </w:r>
          </w:p>
        </w:tc>
        <w:tc>
          <w:tcPr>
            <w:tcW w:w="687" w:type="pct"/>
          </w:tcPr>
          <w:p w14:paraId="75B8A7B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3,178</w:t>
            </w:r>
          </w:p>
        </w:tc>
      </w:tr>
      <w:tr w:rsidR="00A155C5" w:rsidRPr="00190FB8" w14:paraId="519379F4" w14:textId="77777777" w:rsidTr="00A155C5">
        <w:tc>
          <w:tcPr>
            <w:tcW w:w="1071" w:type="pct"/>
          </w:tcPr>
          <w:p w14:paraId="54F3316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l-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ull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-Mulla&lt;/Author&gt;&lt;Year&gt;2021&lt;/Year&gt;&lt;RecNum&gt;54&lt;/RecNum&gt;&lt;DisplayText&gt;(61)&lt;/DisplayText&gt;&lt;record&gt;&lt;rec-number&gt;54&lt;/rec-number&gt;&lt;foreign-keys&gt;&lt;key app="EN" db-id="9xvrf29dmatrsqetppwxt0fgxsesvaz5v05r" timestamp="1662768842"&gt;54&lt;/key&gt;&lt;/foreign-keys&gt;&lt;ref-type name="Journal Article"&gt;17&lt;/ref-type&gt;&lt;contributors&gt;&lt;authors&gt;&lt;author&gt;Al-Mulla, Reem&lt;/author&gt;&lt;author&gt;Abu-Madi, Marawan&lt;/author&gt;&lt;author&gt;Talafha, Qusai M&lt;/author&gt;&lt;author&gt;Tayyem, Reema F&lt;/author&gt;&lt;author&gt;Abdallah, Atiyeh M&lt;/author&gt;&lt;/authors&gt;&lt;/contributors&gt;&lt;titles&gt;&lt;title&gt;COVID-19 vaccine hesitancy in a representative education sector population in Qatar&lt;/title&gt;&lt;secondary-title&gt;Vaccines&lt;/secondary-title&gt;&lt;/titles&gt;&lt;periodical&gt;&lt;full-title&gt;Vaccines&lt;/full-title&gt;&lt;/periodical&gt;&lt;pages&gt;665&lt;/pages&gt;&lt;volume&gt;9&lt;/volume&gt;&lt;number&gt;6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0BBF0A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50CDAAB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Qatar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9 days</w:t>
            </w:r>
          </w:p>
        </w:tc>
        <w:tc>
          <w:tcPr>
            <w:tcW w:w="687" w:type="pct"/>
          </w:tcPr>
          <w:p w14:paraId="292D7FF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2</w:t>
            </w:r>
          </w:p>
        </w:tc>
      </w:tr>
      <w:tr w:rsidR="00A155C5" w:rsidRPr="00190FB8" w14:paraId="733A18AD" w14:textId="77777777" w:rsidTr="00A155C5">
        <w:tc>
          <w:tcPr>
            <w:tcW w:w="1071" w:type="pct"/>
          </w:tcPr>
          <w:p w14:paraId="21BA613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W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21&lt;/Year&gt;&lt;RecNum&gt;25&lt;/RecNum&gt;&lt;DisplayText&gt;(28)&lt;/DisplayText&gt;&lt;record&gt;&lt;rec-number&gt;25&lt;/rec-number&gt;&lt;foreign-keys&gt;&lt;key app="EN" db-id="9xvrf29dmatrsqetppwxt0fgxsesvaz5v05r" timestamp="1662768840"&gt;25&lt;/key&gt;&lt;/foreign-keys&gt;&lt;ref-type name="Journal Article"&gt;17&lt;/ref-type&gt;&lt;contributors&gt;&lt;authors&gt;&lt;author&gt;Wang, Qiang&lt;/author&gt;&lt;author&gt;Xiu, Shixin&lt;/author&gt;&lt;author&gt;Zhao, Shuangyu&lt;/author&gt;&lt;author&gt;Wang, Jianli&lt;/author&gt;&lt;author&gt;Han, Ying&lt;/author&gt;&lt;author&gt;Dong, Shuheng&lt;/author&gt;&lt;author&gt;Huang, Jinxin&lt;/author&gt;&lt;author&gt;Cui, Tingting&lt;/author&gt;&lt;author&gt;Yang, Liuqing&lt;/author&gt;&lt;author&gt;Shi, Naiyang&lt;/author&gt;&lt;/authors&gt;&lt;/contributors&gt;&lt;titles&gt;&lt;title&gt;Vaccine hesitancy: COVID-19 and influenza vaccine willingness among parents in wuxi, China—A cross-sectional study&lt;/title&gt;&lt;secondary-title&gt;Vaccines&lt;/secondary-title&gt;&lt;/titles&gt;&lt;periodical&gt;&lt;full-title&gt;Vaccines&lt;/full-title&gt;&lt;/periodical&gt;&lt;pages&gt;342&lt;/pages&gt;&lt;volume&gt;9&lt;/volume&gt;&lt;number&gt;4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2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62FE06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5BFD6EE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7 days</w:t>
            </w:r>
          </w:p>
        </w:tc>
        <w:tc>
          <w:tcPr>
            <w:tcW w:w="687" w:type="pct"/>
          </w:tcPr>
          <w:p w14:paraId="5BA565A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009</w:t>
            </w:r>
          </w:p>
        </w:tc>
      </w:tr>
      <w:tr w:rsidR="00A155C5" w:rsidRPr="00190FB8" w14:paraId="70174971" w14:textId="77777777" w:rsidTr="00A155C5">
        <w:tc>
          <w:tcPr>
            <w:tcW w:w="1071" w:type="pct"/>
          </w:tcPr>
          <w:p w14:paraId="16D1909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Ruggiero et al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uggiero&lt;/Author&gt;&lt;Year&gt;2021&lt;/Year&gt;&lt;RecNum&gt;34&lt;/RecNum&gt;&lt;DisplayText&gt;(38)&lt;/DisplayText&gt;&lt;record&gt;&lt;rec-number&gt;34&lt;/rec-number&gt;&lt;foreign-keys&gt;&lt;key app="EN" db-id="9xvrf29dmatrsqetppwxt0fgxsesvaz5v05r" timestamp="1662768841"&gt;34&lt;/key&gt;&lt;/foreign-keys&gt;&lt;ref-type name="Journal Article"&gt;17&lt;/ref-type&gt;&lt;contributors&gt;&lt;authors&gt;&lt;author&gt;Ruggiero, Kristine M&lt;/author&gt;&lt;author&gt;Wong, John&lt;/author&gt;&lt;author&gt;Sweeney, Casey Fryer&lt;/author&gt;&lt;author&gt;Avola, Alicia&lt;/author&gt;&lt;author&gt;Auger, Andria&lt;/author&gt;&lt;author&gt;Macaluso, Madeline&lt;/author&gt;&lt;author&gt;Reidy, Patricia&lt;/author&gt;&lt;/authors&gt;&lt;/contributors&gt;&lt;titles&gt;&lt;title&gt;Parents’ intentions to vaccinate their children against COVID-19&lt;/title&gt;&lt;secondary-title&gt;Journal of Pediatric Health Care&lt;/secondary-title&gt;&lt;/titles&gt;&lt;periodical&gt;&lt;full-title&gt;Journal of Pediatric Health Care&lt;/full-title&gt;&lt;/periodical&gt;&lt;pages&gt;509-517&lt;/pages&gt;&lt;volume&gt;35&lt;/volume&gt;&lt;number&gt;5&lt;/number&gt;&lt;dates&gt;&lt;year&gt;2021&lt;/year&gt;&lt;/dates&gt;&lt;isbn&gt;0891-524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0A4F8D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Descriptive correlational study</w:t>
            </w:r>
          </w:p>
        </w:tc>
        <w:tc>
          <w:tcPr>
            <w:tcW w:w="1255" w:type="pct"/>
          </w:tcPr>
          <w:p w14:paraId="53EB90AC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</w:p>
        </w:tc>
        <w:tc>
          <w:tcPr>
            <w:tcW w:w="687" w:type="pct"/>
          </w:tcPr>
          <w:p w14:paraId="0F19E94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27</w:t>
            </w:r>
          </w:p>
        </w:tc>
      </w:tr>
      <w:tr w:rsidR="00A155C5" w:rsidRPr="00190FB8" w14:paraId="4B3D5E84" w14:textId="77777777" w:rsidTr="00A155C5">
        <w:tc>
          <w:tcPr>
            <w:tcW w:w="1071" w:type="pct"/>
          </w:tcPr>
          <w:p w14:paraId="48696F8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nasse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nasser&lt;/Author&gt;&lt;Year&gt;2021&lt;/Year&gt;&lt;RecNum&gt;27&lt;/RecNum&gt;&lt;DisplayText&gt;(30)&lt;/DisplayText&gt;&lt;record&gt;&lt;rec-number&gt;27&lt;/rec-number&gt;&lt;foreign-keys&gt;&lt;key app="EN" db-id="9xvrf29dmatrsqetppwxt0fgxsesvaz5v05r" timestamp="1662768840"&gt;27&lt;/key&gt;&lt;/foreign-keys&gt;&lt;ref-type name="Journal Article"&gt;17&lt;/ref-type&gt;&lt;contributors&gt;&lt;authors&gt;&lt;author&gt;Alnasser, Yossef&lt;/author&gt;&lt;author&gt;Alnamnakani, Mahdi A&lt;/author&gt;&lt;author&gt;Abuhaimed, Jawahir M&lt;/author&gt;&lt;author&gt;Alshiha, Lulwah Z&lt;/author&gt;&lt;author&gt;Alhamid, Nouf M&lt;/author&gt;&lt;author&gt;Alalshaikh, Ghada A&lt;/author&gt;&lt;/authors&gt;&lt;/contributors&gt;&lt;titles&gt;&lt;title&gt;Preparedness of current and future Saudi Pediatricians to face vaccine hesitancy: Cross-sectional study within the capital city of Saudi Arabia, Riyadh&lt;/title&gt;&lt;secondary-title&gt;Annals of Medicine and Surgery&lt;/secondary-title&gt;&lt;/titles&gt;&lt;periodical&gt;&lt;full-title&gt;Annals of Medicine and Surgery&lt;/full-title&gt;&lt;/periodical&gt;&lt;pages&gt;102718&lt;/pages&gt;&lt;volume&gt;69&lt;/volume&gt;&lt;dates&gt;&lt;year&gt;2021&lt;/year&gt;&lt;/dates&gt;&lt;isbn&gt;2049-0801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FE89B7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99FC1CC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3 days</w:t>
            </w:r>
          </w:p>
        </w:tc>
        <w:tc>
          <w:tcPr>
            <w:tcW w:w="687" w:type="pct"/>
          </w:tcPr>
          <w:p w14:paraId="30DA8C1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9</w:t>
            </w:r>
          </w:p>
        </w:tc>
      </w:tr>
      <w:tr w:rsidR="00A155C5" w:rsidRPr="00190FB8" w14:paraId="7C165E76" w14:textId="77777777" w:rsidTr="00A155C5">
        <w:tc>
          <w:tcPr>
            <w:tcW w:w="1071" w:type="pct"/>
          </w:tcPr>
          <w:p w14:paraId="0C5FDA1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Stead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tead&lt;/Author&gt;&lt;Year&gt;2021&lt;/Year&gt;&lt;RecNum&gt;55&lt;/RecNum&gt;&lt;DisplayText&gt;(62)&lt;/DisplayText&gt;&lt;record&gt;&lt;rec-number&gt;55&lt;/rec-number&gt;&lt;foreign-keys&gt;&lt;key app="EN" db-id="9xvrf29dmatrsqetppwxt0fgxsesvaz5v05r" timestamp="1662768842"&gt;55&lt;/key&gt;&lt;/foreign-keys&gt;&lt;ref-type name="Journal Article"&gt;17&lt;/ref-type&gt;&lt;contributors&gt;&lt;authors&gt;&lt;author&gt;Stead, Martine&lt;/author&gt;&lt;author&gt;Jessop, Curtis&lt;/author&gt;&lt;author&gt;Angus, Kathryn&lt;/author&gt;&lt;author&gt;Bedford, Helen&lt;/author&gt;&lt;author&gt;Ussher, Michael&lt;/author&gt;&lt;author&gt;Ford, Allison&lt;/author&gt;&lt;author&gt;Eadie, Douglas&lt;/author&gt;&lt;author&gt;MacGregor, Andy&lt;/author&gt;&lt;author&gt;Hunt, Kate&lt;/author&gt;&lt;author&gt;MacKintosh, Anne Marie&lt;/author&gt;&lt;/authors&gt;&lt;/contributors&gt;&lt;titles&gt;&lt;title&gt;National survey of attitudes towards and intentions to vaccinate against COVID-19: implications for communications&lt;/title&gt;&lt;secondary-title&gt;BMJ open&lt;/secondary-title&gt;&lt;/titles&gt;&lt;periodical&gt;&lt;full-title&gt;BMJ open&lt;/full-title&gt;&lt;/periodical&gt;&lt;pages&gt;e055085&lt;/pages&gt;&lt;volume&gt;11&lt;/volume&gt;&lt;number&gt;10&lt;/number&gt;&lt;dates&gt;&lt;year&gt;2021&lt;/year&gt;&lt;/dates&gt;&lt;isbn&gt;2044-605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43DE8D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61B379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K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5 days</w:t>
            </w:r>
          </w:p>
        </w:tc>
        <w:tc>
          <w:tcPr>
            <w:tcW w:w="687" w:type="pct"/>
          </w:tcPr>
          <w:p w14:paraId="3D302C0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931</w:t>
            </w:r>
          </w:p>
        </w:tc>
      </w:tr>
      <w:tr w:rsidR="00A155C5" w:rsidRPr="00190FB8" w14:paraId="6E4D2B63" w14:textId="77777777" w:rsidTr="00A155C5">
        <w:tc>
          <w:tcPr>
            <w:tcW w:w="1071" w:type="pct"/>
          </w:tcPr>
          <w:p w14:paraId="0132C51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sa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sai&lt;/Author&gt;&lt;Year&gt;2021&lt;/Year&gt;&lt;RecNum&gt;56&lt;/RecNum&gt;&lt;DisplayText&gt;(63)&lt;/DisplayText&gt;&lt;record&gt;&lt;rec-number&gt;56&lt;/rec-number&gt;&lt;foreign-keys&gt;&lt;key app="EN" db-id="9xvrf29dmatrsqetppwxt0fgxsesvaz5v05r" timestamp="1662768842"&gt;56&lt;/key&gt;&lt;/foreign-keys&gt;&lt;ref-type name="Journal Article"&gt;17&lt;/ref-type&gt;&lt;contributors&gt;&lt;authors&gt;&lt;author&gt;Tsai, Ching-Shu&lt;/author&gt;&lt;author&gt;Hsiao, Ray C&lt;/author&gt;&lt;author&gt;Chen, Yu-Min&lt;/author&gt;&lt;author&gt;Yen, Cheng-Fang&lt;/author&gt;&lt;/authors&gt;&lt;/contributors&gt;&lt;titles&gt;&lt;title&gt;Factors Related to Caregiver Intentions to Vaccinate Their Children with Attention-Deficit/Hyperactivity Disorder against COVID-19 in Taiwan&lt;/title&gt;&lt;secondary-title&gt;Vaccines&lt;/secondary-title&gt;&lt;/titles&gt;&lt;periodical&gt;&lt;full-title&gt;Vaccines&lt;/full-title&gt;&lt;/periodical&gt;&lt;pages&gt;983&lt;/pages&gt;&lt;volume&gt;9&lt;/volume&gt;&lt;number&gt;9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3C0A0E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5FE9C709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aiwan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10 days</w:t>
            </w:r>
          </w:p>
        </w:tc>
        <w:tc>
          <w:tcPr>
            <w:tcW w:w="687" w:type="pct"/>
          </w:tcPr>
          <w:p w14:paraId="2685990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61</w:t>
            </w:r>
          </w:p>
        </w:tc>
      </w:tr>
      <w:tr w:rsidR="00A155C5" w:rsidRPr="00190FB8" w14:paraId="3902622A" w14:textId="77777777" w:rsidTr="00A155C5">
        <w:tc>
          <w:tcPr>
            <w:tcW w:w="1071" w:type="pct"/>
          </w:tcPr>
          <w:p w14:paraId="2186607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easdal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easdale&lt;/Author&gt;&lt;Year&gt;2021&lt;/Year&gt;&lt;RecNum&gt;39&lt;/RecNum&gt;&lt;DisplayText&gt;(43)&lt;/DisplayText&gt;&lt;record&gt;&lt;rec-number&gt;39&lt;/rec-number&gt;&lt;foreign-keys&gt;&lt;key app="EN" db-id="9xvrf29dmatrsqetppwxt0fgxsesvaz5v05r" timestamp="1662768841"&gt;39&lt;/key&gt;&lt;/foreign-keys&gt;&lt;ref-type name="Journal Article"&gt;17&lt;/ref-type&gt;&lt;contributors&gt;&lt;authors&gt;&lt;author&gt;Teasdale, Chloe A&lt;/author&gt;&lt;author&gt;Borrell, Luisa N&lt;/author&gt;&lt;author&gt;Shen, Yanhan&lt;/author&gt;&lt;author&gt;Kimball, Spencer&lt;/author&gt;&lt;author&gt;Rinke, Michael L&lt;/author&gt;&lt;author&gt;Fleary, Sasha A&lt;/author&gt;&lt;author&gt;Nash, Denis&lt;/author&gt;&lt;/authors&gt;&lt;/contributors&gt;&lt;titles&gt;&lt;title&gt;Parental plans to vaccinate children for COVID-19 in New York city&lt;/title&gt;&lt;secondary-title&gt;Vaccine&lt;/secondary-title&gt;&lt;/titles&gt;&lt;periodical&gt;&lt;full-title&gt;Vaccine&lt;/full-title&gt;&lt;/periodical&gt;&lt;pages&gt;5082-5086&lt;/pages&gt;&lt;volume&gt;39&lt;/volume&gt;&lt;number&gt;36&lt;/number&gt;&lt;dates&gt;&lt;year&gt;2021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B30681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B1500A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3 days</w:t>
            </w:r>
          </w:p>
        </w:tc>
        <w:tc>
          <w:tcPr>
            <w:tcW w:w="687" w:type="pct"/>
          </w:tcPr>
          <w:p w14:paraId="7FC80F5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19</w:t>
            </w:r>
          </w:p>
        </w:tc>
      </w:tr>
      <w:tr w:rsidR="00A155C5" w:rsidRPr="00190FB8" w14:paraId="4DD48542" w14:textId="77777777" w:rsidTr="00A155C5">
        <w:tc>
          <w:tcPr>
            <w:tcW w:w="1071" w:type="pct"/>
          </w:tcPr>
          <w:p w14:paraId="2B7CB70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emsah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emsah&lt;/Author&gt;&lt;Year&gt;2021&lt;/Year&gt;&lt;RecNum&gt;57&lt;/RecNum&gt;&lt;DisplayText&gt;(64)&lt;/DisplayText&gt;&lt;record&gt;&lt;rec-number&gt;57&lt;/rec-number&gt;&lt;foreign-keys&gt;&lt;key app="EN" db-id="9xvrf29dmatrsqetppwxt0fgxsesvaz5v05r" timestamp="1662768842"&gt;57&lt;/key&gt;&lt;/foreign-keys&gt;&lt;ref-type name="Journal Article"&gt;17&lt;/ref-type&gt;&lt;contributors&gt;&lt;authors&gt;&lt;author&gt;Temsah, Mohamad-Hani&lt;/author&gt;&lt;author&gt;Alhuzaimi, Abdullah N&lt;/author&gt;&lt;author&gt;Aljamaan, Fadi&lt;/author&gt;&lt;author&gt;Bahkali, Feras&lt;/author&gt;&lt;author&gt;Al-Eyadhy, Ayman&lt;/author&gt;&lt;author&gt;Alrabiaah, Abdulkarim&lt;/author&gt;&lt;author&gt;Alhboob, Ali&lt;/author&gt;&lt;author&gt;Bashiri, Fahad A&lt;/author&gt;&lt;author&gt;Alshaer, Ahmad&lt;/author&gt;&lt;author&gt;Temsah, Omar&lt;/author&gt;&lt;/authors&gt;&lt;/contributors&gt;&lt;titles&gt;&lt;title&gt;Parental attitudes and hesitancy about COVID-19 versus routine childhood vaccinations: a national survey&lt;/title&gt;&lt;secondary-title&gt;Frontiers in Public Health&lt;/secondary-title&gt;&lt;/titles&gt;&lt;periodical&gt;&lt;full-title&gt;Frontiers in Public Health&lt;/full-title&gt;&lt;/periodical&gt;&lt;pages&gt;1513&lt;/pages&gt;&lt;dates&gt;&lt;year&gt;2021&lt;/year&gt;&lt;/dates&gt;&lt;isbn&gt;2296-256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A8581B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ECE6050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</w:t>
            </w:r>
          </w:p>
        </w:tc>
        <w:tc>
          <w:tcPr>
            <w:tcW w:w="687" w:type="pct"/>
          </w:tcPr>
          <w:p w14:paraId="6E51A93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67</w:t>
            </w:r>
          </w:p>
        </w:tc>
      </w:tr>
      <w:tr w:rsidR="00A155C5" w:rsidRPr="00190FB8" w14:paraId="57C4E3B0" w14:textId="77777777" w:rsidTr="00A155C5">
        <w:tc>
          <w:tcPr>
            <w:tcW w:w="1071" w:type="pct"/>
          </w:tcPr>
          <w:p w14:paraId="6D09015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eheran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eherani&lt;/Author&gt;&lt;Year&gt;2021&lt;/Year&gt;&lt;RecNum&gt;58&lt;/RecNum&gt;&lt;DisplayText&gt;(65)&lt;/DisplayText&gt;&lt;record&gt;&lt;rec-number&gt;58&lt;/rec-number&gt;&lt;foreign-keys&gt;&lt;key app="EN" db-id="9xvrf29dmatrsqetppwxt0fgxsesvaz5v05r" timestamp="1662768842"&gt;58&lt;/key&gt;&lt;/foreign-keys&gt;&lt;ref-type name="Journal Article"&gt;17&lt;/ref-type&gt;&lt;contributors&gt;&lt;authors&gt;&lt;author&gt;Teherani, Mehgan&lt;/author&gt;&lt;author&gt;Banskota, Samridhi&lt;/author&gt;&lt;author&gt;Camacho-Gonzalez, Andres&lt;/author&gt;&lt;author&gt;Smith, Alison GC&lt;/author&gt;&lt;author&gt;Anderson, Evan J&lt;/author&gt;&lt;author&gt;Kao, Carol M&lt;/author&gt;&lt;author&gt;Crepy D’Orleans, Charles&lt;/author&gt;&lt;author&gt;Shane, Andi L&lt;/author&gt;&lt;author&gt;Lu, Austin&lt;/author&gt;&lt;author&gt;Jaggi, Preeti&lt;/author&gt;&lt;/authors&gt;&lt;/contributors&gt;&lt;titles&gt;&lt;title&gt;Intent to Vaccinate SARS-CoV-2 Infected Children in US Households: A Survey&lt;/title&gt;&lt;secondary-title&gt;Vaccines&lt;/secondary-title&gt;&lt;/titles&gt;&lt;periodical&gt;&lt;full-title&gt;Vaccines&lt;/full-title&gt;&lt;/periodical&gt;&lt;pages&gt;1049&lt;/pages&gt;&lt;volume&gt;9&lt;/volume&gt;&lt;number&gt;9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D84D0E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B4E07C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81 days</w:t>
            </w:r>
          </w:p>
        </w:tc>
        <w:tc>
          <w:tcPr>
            <w:tcW w:w="687" w:type="pct"/>
          </w:tcPr>
          <w:p w14:paraId="3B8E28E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2</w:t>
            </w:r>
          </w:p>
        </w:tc>
      </w:tr>
      <w:tr w:rsidR="00A155C5" w:rsidRPr="00190FB8" w14:paraId="74AAFCBD" w14:textId="77777777" w:rsidTr="00A155C5">
        <w:tc>
          <w:tcPr>
            <w:tcW w:w="1071" w:type="pct"/>
          </w:tcPr>
          <w:p w14:paraId="375FBDB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L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u&lt;/Author&gt;&lt;Year&gt;2021&lt;/Year&gt;&lt;RecNum&gt;59&lt;/RecNum&gt;&lt;DisplayText&gt;(66)&lt;/DisplayText&gt;&lt;record&gt;&lt;rec-number&gt;59&lt;/rec-number&gt;&lt;foreign-keys&gt;&lt;key app="EN" db-id="9xvrf29dmatrsqetppwxt0fgxsesvaz5v05r" timestamp="1662768842"&gt;59&lt;/key&gt;&lt;/foreign-keys&gt;&lt;ref-type name="Journal Article"&gt;17&lt;/ref-type&gt;&lt;contributors&gt;&lt;authors&gt;&lt;author&gt;Lu, Xinyue&lt;/author&gt;&lt;author&gt;Wang, Jing&lt;/author&gt;&lt;author&gt;Hu, Linjie&lt;/author&gt;&lt;author&gt;Li, Bingzhe&lt;/author&gt;&lt;author&gt;Lu, Yihan&lt;/author&gt;&lt;/authors&gt;&lt;/contributors&gt;&lt;titles&gt;&lt;title&gt;Association between Adult Vaccine Hesitancy and Parental Acceptance of Childhood COVID-19 Vaccines: A Web-Based Survey in a Northwestern Region in China&lt;/title&gt;&lt;secondary-title&gt;Vaccines&lt;/secondary-title&gt;&lt;/titles&gt;&lt;periodical&gt;&lt;full-title&gt;Vaccines&lt;/full-title&gt;&lt;/periodical&gt;&lt;pages&gt;1088&lt;/pages&gt;&lt;volume&gt;9&lt;/volume&gt;&lt;number&gt;10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EFEDD97" w14:textId="74A4907D" w:rsidR="00A155C5" w:rsidRPr="00190FB8" w:rsidRDefault="00A85EE6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Online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survey</w:t>
            </w:r>
          </w:p>
        </w:tc>
        <w:tc>
          <w:tcPr>
            <w:tcW w:w="1255" w:type="pct"/>
          </w:tcPr>
          <w:p w14:paraId="4287D334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6FBE5AB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,451</w:t>
            </w:r>
          </w:p>
        </w:tc>
      </w:tr>
      <w:tr w:rsidR="00A155C5" w:rsidRPr="00190FB8" w14:paraId="47E13B15" w14:textId="77777777" w:rsidTr="00A155C5">
        <w:tc>
          <w:tcPr>
            <w:tcW w:w="1071" w:type="pct"/>
          </w:tcPr>
          <w:p w14:paraId="5EAECBF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Viswanath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achingaidze&lt;/Author&gt;&lt;Year&gt;2021&lt;/Year&gt;&lt;RecNum&gt;60&lt;/RecNum&gt;&lt;DisplayText&gt;(67)&lt;/DisplayText&gt;&lt;record&gt;&lt;rec-number&gt;60&lt;/rec-number&gt;&lt;foreign-keys&gt;&lt;key app="EN" db-id="9xvrf29dmatrsqetppwxt0fgxsesvaz5v05r" timestamp="1662768842"&gt;60&lt;/key&gt;&lt;/foreign-keys&gt;&lt;ref-type name="Journal Article"&gt;17&lt;/ref-type&gt;&lt;contributors&gt;&lt;authors&gt;&lt;author&gt;Machingaidze, Shingai&lt;/author&gt;&lt;author&gt;Wiysonge, Charles Shey&lt;/author&gt;&lt;/authors&gt;&lt;/contributors&gt;&lt;titles&gt;&lt;title&gt;Understanding COVID-19 vaccine hesitancy&lt;/title&gt;&lt;secondary-title&gt;Nature Medicine&lt;/secondary-title&gt;&lt;/titles&gt;&lt;periodical&gt;&lt;full-title&gt;Nature Medicine&lt;/full-title&gt;&lt;/periodical&gt;&lt;pages&gt;1338-1339&lt;/pages&gt;&lt;volume&gt;27&lt;/volume&gt;&lt;number&gt;8&lt;/number&gt;&lt;dates&gt;&lt;year&gt;2021&lt;/year&gt;&lt;/dates&gt;&lt;isbn&gt;1546-17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2D4369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524054D1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0902B4D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12</w:t>
            </w:r>
          </w:p>
        </w:tc>
      </w:tr>
      <w:tr w:rsidR="00A155C5" w:rsidRPr="00190FB8" w14:paraId="6E3C7CE3" w14:textId="77777777" w:rsidTr="00A155C5">
        <w:tc>
          <w:tcPr>
            <w:tcW w:w="1071" w:type="pct"/>
          </w:tcPr>
          <w:p w14:paraId="26A4625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Wa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&lt;/Author&gt;&lt;Year&gt;2021&lt;/Year&gt;&lt;RecNum&gt;61&lt;/RecNum&gt;&lt;DisplayText&gt;(68)&lt;/DisplayText&gt;&lt;record&gt;&lt;rec-number&gt;61&lt;/rec-number&gt;&lt;foreign-keys&gt;&lt;key app="EN" db-id="9xvrf29dmatrsqetppwxt0fgxsesvaz5v05r" timestamp="1662768842"&gt;61&lt;/key&gt;&lt;/foreign-keys&gt;&lt;ref-type name="Journal Article"&gt;17&lt;/ref-type&gt;&lt;contributors&gt;&lt;authors&gt;&lt;author&gt;Wan, Xiao&lt;/author&gt;&lt;author&gt;Huang, Haitao&lt;/author&gt;&lt;author&gt;Shang, Jia&lt;/author&gt;&lt;author&gt;Xie, Zhenxing&lt;/author&gt;&lt;author&gt;Jia, Ruiying&lt;/author&gt;&lt;author&gt;Lu, Guangli&lt;/author&gt;&lt;author&gt;Chen, Chaoran&lt;/author&gt;&lt;/authors&gt;&lt;/contributors&gt;&lt;titles&gt;&lt;title&gt;Willingness and influential factors of parents of 3-6-year-old children to vaccinate their children with the COVID-19 vaccine in China&lt;/title&gt;&lt;secondary-title&gt;Human vaccines &amp;amp; immunotherapeutics&lt;/secondary-title&gt;&lt;/titles&gt;&lt;periodical&gt;&lt;full-title&gt;Human Vaccines &amp;amp; Immunotherapeutics&lt;/full-title&gt;&lt;/periodical&gt;&lt;pages&gt;3969-3974&lt;/pages&gt;&lt;volume&gt;17&lt;/volume&gt;&lt;number&gt;11&lt;/number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B5D183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urvey</w:t>
            </w:r>
          </w:p>
        </w:tc>
        <w:tc>
          <w:tcPr>
            <w:tcW w:w="1255" w:type="pct"/>
          </w:tcPr>
          <w:p w14:paraId="0D76DEC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1 days</w:t>
            </w:r>
          </w:p>
        </w:tc>
        <w:tc>
          <w:tcPr>
            <w:tcW w:w="687" w:type="pct"/>
          </w:tcPr>
          <w:p w14:paraId="244E631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8</w:t>
            </w:r>
          </w:p>
        </w:tc>
      </w:tr>
      <w:tr w:rsidR="00A155C5" w:rsidRPr="00190FB8" w14:paraId="4E102041" w14:textId="77777777" w:rsidTr="00A155C5">
        <w:tc>
          <w:tcPr>
            <w:tcW w:w="1071" w:type="pct"/>
          </w:tcPr>
          <w:p w14:paraId="2190034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X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Xu&lt;/Author&gt;&lt;Year&gt;2021&lt;/Year&gt;&lt;RecNum&gt;32&lt;/RecNum&gt;&lt;DisplayText&gt;(36)&lt;/DisplayText&gt;&lt;record&gt;&lt;rec-number&gt;32&lt;/rec-number&gt;&lt;foreign-keys&gt;&lt;key app="EN" db-id="9xvrf29dmatrsqetppwxt0fgxsesvaz5v05r" timestamp="1662768840"&gt;32&lt;/key&gt;&lt;/foreign-keys&gt;&lt;ref-type name="Journal Article"&gt;17&lt;/ref-type&gt;&lt;contributors&gt;&lt;authors&gt;&lt;author&gt;Xu, Yucheng&lt;/author&gt;&lt;author&gt;Zhang, Ruiyin&lt;/author&gt;&lt;author&gt;Zhou, Zhifeng&lt;/author&gt;&lt;author&gt;Fan, Jingjie&lt;/author&gt;&lt;author&gt;Liang, Jing&lt;/author&gt;&lt;author&gt;Cai, Lin&lt;/author&gt;&lt;author&gt;Peng, Lin&lt;/author&gt;&lt;author&gt;Ren, Fangmei&lt;/author&gt;&lt;author&gt;Lin, Wei&lt;/author&gt;&lt;/authors&gt;&lt;/contributors&gt;&lt;titles&gt;&lt;title&gt;Parental psychological distress and attitudes towards COVID-19 vaccination: a cross-sectional survey in Shenzhen, China&lt;/title&gt;&lt;secondary-title&gt;Journal of Affective Disorders&lt;/secondary-title&gt;&lt;/titles&gt;&lt;periodical&gt;&lt;full-title&gt;Journal of Affective Disorders&lt;/full-title&gt;&lt;/periodical&gt;&lt;pages&gt;552-558&lt;/pages&gt;&lt;volume&gt;292&lt;/volume&gt;&lt;dates&gt;&lt;year&gt;2021&lt;/year&gt;&lt;/dates&gt;&lt;isbn&gt;0165-0327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CD9B8F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798D7B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4 days</w:t>
            </w:r>
          </w:p>
        </w:tc>
        <w:tc>
          <w:tcPr>
            <w:tcW w:w="687" w:type="pct"/>
          </w:tcPr>
          <w:p w14:paraId="7D9812A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748</w:t>
            </w:r>
          </w:p>
        </w:tc>
      </w:tr>
      <w:tr w:rsidR="00A155C5" w:rsidRPr="00190FB8" w14:paraId="53450713" w14:textId="77777777" w:rsidTr="00A155C5">
        <w:tc>
          <w:tcPr>
            <w:tcW w:w="1071" w:type="pct"/>
          </w:tcPr>
          <w:p w14:paraId="5BB22F0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oriuch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oriuchi&lt;/Author&gt;&lt;Year&gt;2021&lt;/Year&gt;&lt;RecNum&gt;62&lt;/RecNum&gt;&lt;DisplayText&gt;(69)&lt;/DisplayText&gt;&lt;record&gt;&lt;rec-number&gt;62&lt;/rec-number&gt;&lt;foreign-keys&gt;&lt;key app="EN" db-id="9xvrf29dmatrsqetppwxt0fgxsesvaz5v05r" timestamp="1662768843"&gt;62&lt;/key&gt;&lt;/foreign-keys&gt;&lt;ref-type name="Journal Article"&gt;17&lt;/ref-type&gt;&lt;contributors&gt;&lt;authors&gt;&lt;author&gt;Horiuchi, Sayaka&lt;/author&gt;&lt;author&gt;Sakamoto, Haruka&lt;/author&gt;&lt;author&gt;Abe, Sarah K&lt;/author&gt;&lt;author&gt;Shinohara, Ryoji&lt;/author&gt;&lt;author&gt;Kushima, Megumi&lt;/author&gt;&lt;author&gt;Otawa, Sanae&lt;/author&gt;&lt;author&gt;Yui, Hideki&lt;/author&gt;&lt;author&gt;Akiyama, Yuka&lt;/author&gt;&lt;author&gt;Ooka, Tadao&lt;/author&gt;&lt;author&gt;Kojima, Reiji&lt;/author&gt;&lt;/authors&gt;&lt;/contributors&gt;&lt;titles&gt;&lt;title&gt;Factors of parental COVID-19 vaccine hesitancy: A cross sectional study in Japan&lt;/title&gt;&lt;secondary-title&gt;PloS one&lt;/secondary-title&gt;&lt;/titles&gt;&lt;periodical&gt;&lt;full-title&gt;PloS one&lt;/full-title&gt;&lt;/periodical&gt;&lt;pages&gt;e0261121&lt;/pages&gt;&lt;volume&gt;16&lt;/volume&gt;&lt;number&gt;12&lt;/number&gt;&lt;dates&gt;&lt;year&gt;2021&lt;/year&gt;&lt;/dates&gt;&lt;isbn&gt;1932-6203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6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DC43D4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4C706732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Japan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 days</w:t>
            </w:r>
          </w:p>
        </w:tc>
        <w:tc>
          <w:tcPr>
            <w:tcW w:w="687" w:type="pct"/>
          </w:tcPr>
          <w:p w14:paraId="0F33DA2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00</w:t>
            </w:r>
          </w:p>
        </w:tc>
      </w:tr>
      <w:tr w:rsidR="00A155C5" w:rsidRPr="00190FB8" w14:paraId="61E2D312" w14:textId="77777777" w:rsidTr="00A155C5">
        <w:tc>
          <w:tcPr>
            <w:tcW w:w="1071" w:type="pct"/>
          </w:tcPr>
          <w:p w14:paraId="1A2D35E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tulaih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tulaihi&lt;/Author&gt;&lt;Year&gt;2021&lt;/Year&gt;&lt;RecNum&gt;63&lt;/RecNum&gt;&lt;DisplayText&gt;(70)&lt;/DisplayText&gt;&lt;record&gt;&lt;rec-number&gt;63&lt;/rec-number&gt;&lt;foreign-keys&gt;&lt;key app="EN" db-id="9xvrf29dmatrsqetppwxt0fgxsesvaz5v05r" timestamp="1662768843"&gt;63&lt;/key&gt;&lt;/foreign-keys&gt;&lt;ref-type name="Journal Article"&gt;17&lt;/ref-type&gt;&lt;contributors&gt;&lt;authors&gt;&lt;author&gt;Altulaihi, Bader A&lt;/author&gt;&lt;author&gt;Alaboodi, Talal&lt;/author&gt;&lt;author&gt;Alharbi, Khalid G&lt;/author&gt;&lt;author&gt;Alajmi, Mohammed S&lt;/author&gt;&lt;author&gt;Alkanhal, Hamad&lt;/author&gt;&lt;author&gt;Alshehri, Ahmed&lt;/author&gt;&lt;/authors&gt;&lt;/contributors&gt;&lt;titles&gt;&lt;title&gt;Perception of Parents Towards COVID-19 Vaccine for Children in Saudi Population&lt;/title&gt;&lt;secondary-title&gt;Cureus&lt;/secondary-title&gt;&lt;/titles&gt;&lt;periodical&gt;&lt;full-title&gt;Cureus&lt;/full-title&gt;&lt;/periodical&gt;&lt;volume&gt;13&lt;/volume&gt;&lt;number&gt;9&lt;/number&gt;&lt;dates&gt;&lt;year&gt;2021&lt;/year&gt;&lt;/dates&gt;&lt;isbn&gt;2168-818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378A14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 sectional online survey</w:t>
            </w:r>
          </w:p>
        </w:tc>
        <w:tc>
          <w:tcPr>
            <w:tcW w:w="1255" w:type="pct"/>
          </w:tcPr>
          <w:p w14:paraId="55CFDE88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</w:t>
            </w:r>
          </w:p>
        </w:tc>
        <w:tc>
          <w:tcPr>
            <w:tcW w:w="687" w:type="pct"/>
          </w:tcPr>
          <w:p w14:paraId="2298FB0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33</w:t>
            </w:r>
          </w:p>
        </w:tc>
      </w:tr>
      <w:tr w:rsidR="00A155C5" w:rsidRPr="00190FB8" w14:paraId="61644C7A" w14:textId="77777777" w:rsidTr="00A155C5">
        <w:tc>
          <w:tcPr>
            <w:tcW w:w="1071" w:type="pct"/>
          </w:tcPr>
          <w:p w14:paraId="55C834B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Bongomi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ngomin&lt;/Author&gt;&lt;Year&gt;2021&lt;/Year&gt;&lt;RecNum&gt;64&lt;/RecNum&gt;&lt;DisplayText&gt;(71)&lt;/DisplayText&gt;&lt;record&gt;&lt;rec-number&gt;64&lt;/rec-number&gt;&lt;foreign-keys&gt;&lt;key app="EN" db-id="9xvrf29dmatrsqetppwxt0fgxsesvaz5v05r" timestamp="1662768843"&gt;64&lt;/key&gt;&lt;/foreign-keys&gt;&lt;ref-type name="Journal Article"&gt;17&lt;/ref-type&gt;&lt;contributors&gt;&lt;authors&gt;&lt;author&gt;Bongomin, Felix&lt;/author&gt;&lt;author&gt;Olum, Ronald&lt;/author&gt;&lt;author&gt;Andia-Biraro, Irene&lt;/author&gt;&lt;author&gt;Nakwagala, Frederick Nelson&lt;/author&gt;&lt;author&gt;Hassan, Khalid Hudow&lt;/author&gt;&lt;author&gt;Nassozi, Dianah Rhoda&lt;/author&gt;&lt;author&gt;Kaddumukasa, Mark&lt;/author&gt;&lt;author&gt;Byakika-Kibwika, Pauline&lt;/author&gt;&lt;author&gt;Kiguli, Sarah&lt;/author&gt;&lt;author&gt;Kirenga, Bruce J&lt;/author&gt;&lt;/authors&gt;&lt;/contributors&gt;&lt;titles&gt;&lt;title&gt;COVID-19 vaccine acceptance among high-risk populations in Uganda&lt;/title&gt;&lt;secondary-title&gt;Therapeutic Advances in Infectious Disease&lt;/secondary-title&gt;&lt;/titles&gt;&lt;periodical&gt;&lt;full-title&gt;Therapeutic Advances in Infectious Disease&lt;/full-title&gt;&lt;/periodical&gt;&lt;pages&gt;20499361211024376&lt;/pages&gt;&lt;volume&gt;8&lt;/volume&gt;&lt;dates&gt;&lt;year&gt;2021&lt;/year&gt;&lt;/dates&gt;&lt;isbn&gt;2049-9361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C9B9F9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945F310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gand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 days</w:t>
            </w:r>
          </w:p>
        </w:tc>
        <w:tc>
          <w:tcPr>
            <w:tcW w:w="687" w:type="pct"/>
          </w:tcPr>
          <w:p w14:paraId="0B8AA83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7</w:t>
            </w:r>
          </w:p>
        </w:tc>
      </w:tr>
      <w:tr w:rsidR="00A155C5" w:rsidRPr="00190FB8" w14:paraId="0F3B66A9" w14:textId="77777777" w:rsidTr="00A155C5">
        <w:tc>
          <w:tcPr>
            <w:tcW w:w="1071" w:type="pct"/>
          </w:tcPr>
          <w:p w14:paraId="5FD6BFE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Yigit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igit&lt;/Author&gt;&lt;Year&gt;2021&lt;/Year&gt;&lt;RecNum&gt;35&lt;/RecNum&gt;&lt;DisplayText&gt;(39)&lt;/DisplayText&gt;&lt;record&gt;&lt;rec-number&gt;35&lt;/rec-number&gt;&lt;foreign-keys&gt;&lt;key app="EN" db-id="9xvrf29dmatrsqetppwxt0fgxsesvaz5v05r" timestamp="1662768841"&gt;35&lt;/key&gt;&lt;/foreign-keys&gt;&lt;ref-type name="Journal Article"&gt;17&lt;/ref-type&gt;&lt;contributors&gt;&lt;authors&gt;&lt;author&gt;Yigit, Metin&lt;/author&gt;&lt;author&gt;Ozkaya-Parlakay, Aslinur&lt;/author&gt;&lt;author&gt;Senel, Emrah&lt;/author&gt;&lt;/authors&gt;&lt;/contributors&gt;&lt;titles&gt;&lt;title&gt;Evaluation of COVID-19 vaccine refusal in parents&lt;/title&gt;&lt;secondary-title&gt;The Pediatric infectious disease journal&lt;/secondary-title&gt;&lt;/titles&gt;&lt;periodical&gt;&lt;full-title&gt;The Pediatric Infectious Disease Journal&lt;/full-title&gt;&lt;/periodical&gt;&lt;pages&gt;e134-e136&lt;/pages&gt;&lt;volume&gt;40&lt;/volume&gt;&lt;number&gt;4&lt;/number&gt;&lt;dates&gt;&lt;year&gt;2021&lt;/year&gt;&lt;/dates&gt;&lt;isbn&gt;0891-3668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C8C199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35BEA38D" w14:textId="06C1E7A8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urkey</w:t>
            </w:r>
            <w:r w:rsidR="00852600">
              <w:rPr>
                <w:rFonts w:asciiTheme="majorBidi" w:hAnsiTheme="majorBidi" w:cstheme="majorBidi"/>
                <w:sz w:val="20"/>
                <w:szCs w:val="20"/>
              </w:rPr>
              <w:t>,</w:t>
            </w:r>
          </w:p>
        </w:tc>
        <w:tc>
          <w:tcPr>
            <w:tcW w:w="687" w:type="pct"/>
          </w:tcPr>
          <w:p w14:paraId="6D952F1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28</w:t>
            </w:r>
          </w:p>
        </w:tc>
      </w:tr>
      <w:tr w:rsidR="00A155C5" w:rsidRPr="00190FB8" w14:paraId="08F26827" w14:textId="77777777" w:rsidTr="00A155C5">
        <w:tc>
          <w:tcPr>
            <w:tcW w:w="1071" w:type="pct"/>
          </w:tcPr>
          <w:p w14:paraId="74DE1FF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Evan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Evans&lt;/Author&gt;&lt;Year&gt;2021&lt;/Year&gt;&lt;RecNum&gt;65&lt;/RecNum&gt;&lt;DisplayText&gt;(72)&lt;/DisplayText&gt;&lt;record&gt;&lt;rec-number&gt;65&lt;/rec-number&gt;&lt;foreign-keys&gt;&lt;key app="EN" db-id="9xvrf29dmatrsqetppwxt0fgxsesvaz5v05r" timestamp="1662768843"&gt;65&lt;/key&gt;&lt;/foreign-keys&gt;&lt;ref-type name="Journal Article"&gt;17&lt;/ref-type&gt;&lt;contributors&gt;&lt;authors&gt;&lt;author&gt;Evans, S&lt;/author&gt;&lt;author&gt;Klas, A&lt;/author&gt;&lt;author&gt;Mikocka-Walus, A&lt;/author&gt;&lt;author&gt;German, B&lt;/author&gt;&lt;author&gt;Rogers, GD&lt;/author&gt;&lt;author&gt;Ling, M&lt;/author&gt;&lt;author&gt;Fernando, JW&lt;/author&gt;&lt;author&gt;Kothe, E&lt;/author&gt;&lt;author&gt;Westrupp, EM&lt;/author&gt;&lt;/authors&gt;&lt;/contributors&gt;&lt;titles&gt;&lt;title&gt;“Poison” or “protection”? A mixed methods exploration of Australian parents&amp;apos; COVID-19 vaccination intentions&lt;/title&gt;&lt;secondary-title&gt;Journal of psychosomatic research&lt;/secondary-title&gt;&lt;/titles&gt;&lt;periodical&gt;&lt;full-title&gt;Journal of psychosomatic research&lt;/full-title&gt;&lt;/periodical&gt;&lt;pages&gt;110626&lt;/pages&gt;&lt;volume&gt;150&lt;/volume&gt;&lt;dates&gt;&lt;year&gt;2021&lt;/year&gt;&lt;/dates&gt;&lt;isbn&gt;0022-3999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87CED8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Mixed method study</w:t>
            </w:r>
          </w:p>
        </w:tc>
        <w:tc>
          <w:tcPr>
            <w:tcW w:w="1255" w:type="pct"/>
          </w:tcPr>
          <w:p w14:paraId="3BB1CAE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ustral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1 days</w:t>
            </w:r>
          </w:p>
        </w:tc>
        <w:tc>
          <w:tcPr>
            <w:tcW w:w="687" w:type="pct"/>
          </w:tcPr>
          <w:p w14:paraId="2EC2F9B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94</w:t>
            </w:r>
          </w:p>
        </w:tc>
      </w:tr>
      <w:tr w:rsidR="00A155C5" w:rsidRPr="00190FB8" w14:paraId="1FF97DC6" w14:textId="77777777" w:rsidTr="00A155C5">
        <w:tc>
          <w:tcPr>
            <w:tcW w:w="1071" w:type="pct"/>
          </w:tcPr>
          <w:p w14:paraId="56925A0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Ikisiik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İkiışık&lt;/Author&gt;&lt;Year&gt;2021&lt;/Year&gt;&lt;RecNum&gt;28&lt;/RecNum&gt;&lt;DisplayText&gt;(31)&lt;/DisplayText&gt;&lt;record&gt;&lt;rec-number&gt;28&lt;/rec-number&gt;&lt;foreign-keys&gt;&lt;key app="EN" db-id="9xvrf29dmatrsqetppwxt0fgxsesvaz5v05r" timestamp="1662768840"&gt;28&lt;/key&gt;&lt;/foreign-keys&gt;&lt;ref-type name="Journal Article"&gt;17&lt;/ref-type&gt;&lt;contributors&gt;&lt;authors&gt;&lt;author&gt;İkiışık, Hatice&lt;/author&gt;&lt;author&gt;Akif Sezerol, Mehmet&lt;/author&gt;&lt;author&gt;Taşçı, Yusuf&lt;/author&gt;&lt;author&gt;Maral, Işıl&lt;/author&gt;&lt;/authors&gt;&lt;/contributors&gt;&lt;titles&gt;&lt;title&gt;COVID‐19 vaccine hesitancy: A community‐based research in Turkey&lt;/title&gt;&lt;secondary-title&gt;International Journal of Clinical Practice&lt;/secondary-title&gt;&lt;/titles&gt;&lt;periodical&gt;&lt;full-title&gt;International Journal of Clinical Practice&lt;/full-title&gt;&lt;/periodical&gt;&lt;pages&gt;e14336&lt;/pages&gt;&lt;volume&gt;75&lt;/volume&gt;&lt;number&gt;8&lt;/number&gt;&lt;dates&gt;&lt;year&gt;2021&lt;/year&gt;&lt;/dates&gt;&lt;isbn&gt;1368-5031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794079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4F53322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urke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 days</w:t>
            </w:r>
          </w:p>
        </w:tc>
        <w:tc>
          <w:tcPr>
            <w:tcW w:w="687" w:type="pct"/>
          </w:tcPr>
          <w:p w14:paraId="1DB7670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84</w:t>
            </w:r>
          </w:p>
        </w:tc>
      </w:tr>
      <w:tr w:rsidR="00A155C5" w:rsidRPr="00190FB8" w14:paraId="4E0D08A7" w14:textId="77777777" w:rsidTr="00A155C5">
        <w:tc>
          <w:tcPr>
            <w:tcW w:w="1071" w:type="pct"/>
          </w:tcPr>
          <w:p w14:paraId="415AC7C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Oduwol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Oduwole&lt;/Author&gt;&lt;Year&gt;2021&lt;/Year&gt;&lt;RecNum&gt;30&lt;/RecNum&gt;&lt;DisplayText&gt;(33)&lt;/DisplayText&gt;&lt;record&gt;&lt;rec-number&gt;30&lt;/rec-number&gt;&lt;foreign-keys&gt;&lt;key app="EN" db-id="9xvrf29dmatrsqetppwxt0fgxsesvaz5v05r" timestamp="1662768840"&gt;30&lt;/key&gt;&lt;/foreign-keys&gt;&lt;ref-type name="Journal Article"&gt;17&lt;/ref-type&gt;&lt;contributors&gt;&lt;authors&gt;&lt;author&gt;Oduwole, Elizabeth O&lt;/author&gt;&lt;author&gt;Mahomed, Hassan&lt;/author&gt;&lt;author&gt;Ayele, Birhanu T&lt;/author&gt;&lt;author&gt;Wiysonge, Charles Shey&lt;/author&gt;&lt;/authors&gt;&lt;/contributors&gt;&lt;titles&gt;&lt;title&gt;Estimating vaccine confidence levels among healthcare students and staff of a tertiary institution in South Africa: Protocol of a cross-sectional survey&lt;/title&gt;&lt;secondary-title&gt;BMJ open&lt;/secondary-title&gt;&lt;/titles&gt;&lt;periodical&gt;&lt;full-title&gt;BMJ open&lt;/full-title&gt;&lt;/periodical&gt;&lt;pages&gt;e049877&lt;/pages&gt;&lt;volume&gt;11&lt;/volume&gt;&lt;number&gt;5&lt;/number&gt;&lt;dates&gt;&lt;year&gt;2021&lt;/year&gt;&lt;/dates&gt;&lt;isbn&gt;2044-605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2B0107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47755F68" w14:textId="3FEEDB0D" w:rsidR="00A155C5" w:rsidRPr="00190FB8" w:rsidRDefault="00C13BEC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South Africa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A155C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29 days</w:t>
            </w:r>
          </w:p>
        </w:tc>
        <w:tc>
          <w:tcPr>
            <w:tcW w:w="687" w:type="pct"/>
          </w:tcPr>
          <w:p w14:paraId="7CD9E40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15</w:t>
            </w:r>
          </w:p>
        </w:tc>
      </w:tr>
      <w:tr w:rsidR="00A155C5" w:rsidRPr="00190FB8" w14:paraId="78AD42E4" w14:textId="77777777" w:rsidTr="00A155C5">
        <w:tc>
          <w:tcPr>
            <w:tcW w:w="1071" w:type="pct"/>
          </w:tcPr>
          <w:p w14:paraId="6511C61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Zh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21&lt;/Year&gt;&lt;RecNum&gt;66&lt;/RecNum&gt;&lt;DisplayText&gt;(73)&lt;/DisplayText&gt;&lt;record&gt;&lt;rec-number&gt;66&lt;/rec-number&gt;&lt;foreign-keys&gt;&lt;key app="EN" db-id="9xvrf29dmatrsqetppwxt0fgxsesvaz5v05r" timestamp="1662768843"&gt;66&lt;/key&gt;&lt;/foreign-keys&gt;&lt;ref-type name="Journal Article"&gt;17&lt;/ref-type&gt;&lt;contributors&gt;&lt;authors&gt;&lt;author&gt;Zhang, Mei-Xian&lt;/author&gt;&lt;author&gt;Lin, Xiao-Qing&lt;/author&gt;&lt;author&gt;Chen, Yan&lt;/author&gt;&lt;author&gt;Tung, Tao-Hsin&lt;/author&gt;&lt;author&gt;Zhu, Jian-Sheng&lt;/author&gt;&lt;/authors&gt;&lt;/contributors&gt;&lt;titles&gt;&lt;title&gt;Determinants of parental hesitancy to vaccinate their children against COVID-19 in China&lt;/title&gt;&lt;secondary-title&gt;Expert Review of Vaccines&lt;/secondary-title&gt;&lt;/titles&gt;&lt;periodical&gt;&lt;full-title&gt;Expert Review of Vaccines&lt;/full-title&gt;&lt;/periodical&gt;&lt;pages&gt;1339-1349&lt;/pages&gt;&lt;volume&gt;20&lt;/volume&gt;&lt;number&gt;10&lt;/number&gt;&lt;dates&gt;&lt;year&gt;2021&lt;/year&gt;&lt;/dates&gt;&lt;isbn&gt;1476-058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5E9F90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2C03B87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</w:t>
            </w:r>
          </w:p>
        </w:tc>
        <w:tc>
          <w:tcPr>
            <w:tcW w:w="687" w:type="pct"/>
          </w:tcPr>
          <w:p w14:paraId="25C7AFB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88</w:t>
            </w:r>
          </w:p>
        </w:tc>
      </w:tr>
      <w:tr w:rsidR="00A155C5" w:rsidRPr="00190FB8" w14:paraId="0AD7ED4D" w14:textId="77777777" w:rsidTr="00A155C5">
        <w:tc>
          <w:tcPr>
            <w:tcW w:w="1071" w:type="pct"/>
          </w:tcPr>
          <w:p w14:paraId="29EC1A3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edel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edele&lt;/Author&gt;&lt;Year&gt;2021&lt;/Year&gt;&lt;RecNum&gt;67&lt;/RecNum&gt;&lt;DisplayText&gt;(74)&lt;/DisplayText&gt;&lt;record&gt;&lt;rec-number&gt;67&lt;/rec-number&gt;&lt;foreign-keys&gt;&lt;key app="EN" db-id="9xvrf29dmatrsqetppwxt0fgxsesvaz5v05r" timestamp="1662768843"&gt;67&lt;/key&gt;&lt;/foreign-keys&gt;&lt;ref-type name="Journal Article"&gt;17&lt;/ref-type&gt;&lt;contributors&gt;&lt;authors&gt;&lt;author&gt;Fedele, Flora&lt;/author&gt;&lt;author&gt;Aria, Massimo&lt;/author&gt;&lt;author&gt;Esposito, Valeria&lt;/author&gt;&lt;author&gt;Micillo, Maria&lt;/author&gt;&lt;author&gt;Cecere, Gaetano&lt;/author&gt;&lt;author&gt;Spano, Maria&lt;/author&gt;&lt;author&gt;De Marco, Giulio&lt;/author&gt;&lt;/authors&gt;&lt;/contributors&gt;&lt;titles&gt;&lt;title&gt;COVID-19 vaccine hesitancy: a survey in a population highly compliant to common vaccinations&lt;/title&gt;&lt;secondary-title&gt;Human Vaccines &amp;amp; Immunotherapeutics&lt;/secondary-title&gt;&lt;/titles&gt;&lt;periodical&gt;&lt;full-title&gt;Human Vaccines &amp;amp; Immunotherapeutics&lt;/full-title&gt;&lt;/periodical&gt;&lt;pages&gt;3348-3354&lt;/pages&gt;&lt;volume&gt;17&lt;/volume&gt;&lt;number&gt;10&lt;/number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1B7884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58F3D7C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</w:t>
            </w:r>
          </w:p>
        </w:tc>
        <w:tc>
          <w:tcPr>
            <w:tcW w:w="687" w:type="pct"/>
          </w:tcPr>
          <w:p w14:paraId="1DA9817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640</w:t>
            </w:r>
          </w:p>
        </w:tc>
      </w:tr>
      <w:tr w:rsidR="00A155C5" w:rsidRPr="00190FB8" w14:paraId="6E7B0AEB" w14:textId="77777777" w:rsidTr="00A155C5">
        <w:tc>
          <w:tcPr>
            <w:tcW w:w="1071" w:type="pct"/>
          </w:tcPr>
          <w:p w14:paraId="18B7524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e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eng&lt;/Author&gt;&lt;Year&gt;2021&lt;/Year&gt;&lt;RecNum&gt;68&lt;/RecNum&gt;&lt;DisplayText&gt;(75)&lt;/DisplayText&gt;&lt;record&gt;&lt;rec-number&gt;68&lt;/rec-number&gt;&lt;foreign-keys&gt;&lt;key app="EN" db-id="9xvrf29dmatrsqetppwxt0fgxsesvaz5v05r" timestamp="1662768843"&gt;68&lt;/key&gt;&lt;/foreign-keys&gt;&lt;ref-type name="Journal Article"&gt;17&lt;/ref-type&gt;&lt;contributors&gt;&lt;authors&gt;&lt;author&gt;Feng, Huangyufei&lt;/author&gt;&lt;author&gt;Zhu, He&lt;/author&gt;&lt;author&gt;Zhang, Haijun&lt;/author&gt;&lt;author&gt;Cao, Lingsheng&lt;/author&gt;&lt;author&gt;Li, Li&lt;/author&gt;&lt;author&gt;Wang, Jiaohao&lt;/author&gt;&lt;author&gt;Huang, Yingzhe&lt;/author&gt;&lt;author&gt;Lai, Xiaozhen&lt;/author&gt;&lt;author&gt;Lyu, Yun&lt;/author&gt;&lt;author&gt;Jing, Rize&lt;/author&gt;&lt;/authors&gt;&lt;/contributors&gt;&lt;titles&gt;&lt;title&gt;Caregivers’ intentions to COVID-19 vaccination for their children in China: a cross-sectional survey&lt;/title&gt;&lt;secondary-title&gt;Human vaccines &amp;amp; immunotherapeutics&lt;/secondary-title&gt;&lt;/titles&gt;&lt;periodical&gt;&lt;full-title&gt;Human Vaccines &amp;amp; Immunotherapeutics&lt;/full-title&gt;&lt;/periodical&gt;&lt;pages&gt;1-7&lt;/pages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BDB52B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survey</w:t>
            </w:r>
          </w:p>
        </w:tc>
        <w:tc>
          <w:tcPr>
            <w:tcW w:w="1255" w:type="pct"/>
          </w:tcPr>
          <w:p w14:paraId="38002A4A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3 days</w:t>
            </w:r>
          </w:p>
        </w:tc>
        <w:tc>
          <w:tcPr>
            <w:tcW w:w="687" w:type="pct"/>
          </w:tcPr>
          <w:p w14:paraId="7963387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703</w:t>
            </w:r>
          </w:p>
        </w:tc>
      </w:tr>
      <w:tr w:rsidR="00A155C5" w:rsidRPr="00190FB8" w14:paraId="76BA7BEC" w14:textId="77777777" w:rsidTr="00A155C5">
        <w:tc>
          <w:tcPr>
            <w:tcW w:w="1071" w:type="pct"/>
          </w:tcPr>
          <w:p w14:paraId="015ECEC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Rhode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hodes&lt;/Author&gt;&lt;Year&gt;2020&lt;/Year&gt;&lt;RecNum&gt;26&lt;/RecNum&gt;&lt;DisplayText&gt;(29)&lt;/DisplayText&gt;&lt;record&gt;&lt;rec-number&gt;26&lt;/rec-number&gt;&lt;foreign-keys&gt;&lt;key app="EN" db-id="9xvrf29dmatrsqetppwxt0fgxsesvaz5v05r" timestamp="1662768840"&gt;26&lt;/key&gt;&lt;/foreign-keys&gt;&lt;ref-type name="Journal Article"&gt;17&lt;/ref-type&gt;&lt;contributors&gt;&lt;authors&gt;&lt;author&gt;Rhodes, Matthew E&lt;/author&gt;&lt;author&gt;Sundstrom, Beth&lt;/author&gt;&lt;author&gt;Ritter, Emily&lt;/author&gt;&lt;author&gt;McKeever, Brooke W&lt;/author&gt;&lt;author&gt;McKeever, Robert&lt;/author&gt;&lt;/authors&gt;&lt;/contributors&gt;&lt;titles&gt;&lt;title&gt;Preparing for a COVID-19 vaccine: a mixed methods study of vaccine hesitant parents&lt;/title&gt;&lt;secondary-title&gt;Journal of health communication&lt;/secondary-title&gt;&lt;/titles&gt;&lt;periodical&gt;&lt;full-title&gt;Journal of health communication&lt;/full-title&gt;&lt;/periodical&gt;&lt;pages&gt;831-837&lt;/pages&gt;&lt;volume&gt;25&lt;/volume&gt;&lt;number&gt;10&lt;/number&gt;&lt;dates&gt;&lt;year&gt;2020&lt;/year&gt;&lt;/dates&gt;&lt;isbn&gt;1081-0730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2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D2FC0C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1C0337E9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 days</w:t>
            </w:r>
          </w:p>
        </w:tc>
        <w:tc>
          <w:tcPr>
            <w:tcW w:w="687" w:type="pct"/>
          </w:tcPr>
          <w:p w14:paraId="4284ABA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81</w:t>
            </w:r>
          </w:p>
        </w:tc>
      </w:tr>
      <w:tr w:rsidR="00A155C5" w:rsidRPr="00190FB8" w14:paraId="11CFF0B6" w14:textId="77777777" w:rsidTr="00A155C5">
        <w:tc>
          <w:tcPr>
            <w:tcW w:w="1071" w:type="pct"/>
          </w:tcPr>
          <w:p w14:paraId="6B31091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Carcele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arcelen&lt;/Author&gt;&lt;Year&gt;2021&lt;/Year&gt;&lt;RecNum&gt;69&lt;/RecNum&gt;&lt;DisplayText&gt;(76)&lt;/DisplayText&gt;&lt;record&gt;&lt;rec-number&gt;69&lt;/rec-number&gt;&lt;foreign-keys&gt;&lt;key app="EN" db-id="9xvrf29dmatrsqetppwxt0fgxsesvaz5v05r" timestamp="1662768843"&gt;69&lt;/key&gt;&lt;/foreign-keys&gt;&lt;ref-type name="Journal Article"&gt;17&lt;/ref-type&gt;&lt;contributors&gt;&lt;authors&gt;&lt;author&gt;Carcelen, Andrea C&lt;/author&gt;&lt;author&gt;Prosperi, Christine&lt;/author&gt;&lt;author&gt;Mutembo, Simon&lt;/author&gt;&lt;author&gt;Chongwe, Gershom&lt;/author&gt;&lt;author&gt;Mwansa, Francis D&lt;/author&gt;&lt;author&gt;Ndubani, Phillimon&lt;/author&gt;&lt;author&gt;Simulundu, Edgar&lt;/author&gt;&lt;author&gt;Chilumba, Innocent&lt;/author&gt;&lt;author&gt;Musukwa, Gloria&lt;/author&gt;&lt;author&gt;Thuma, Phil&lt;/author&gt;&lt;/authors&gt;&lt;/contributors&gt;&lt;titles&gt;&lt;title&gt;COVID-19 vaccine hesitancy in Zambia: A glimpse at the possible challenges ahead for COVID-19 vaccination rollout in sub-Saharan Africa&lt;/title&gt;&lt;secondary-title&gt;Human Vaccines &amp;amp; Immunotherapeutics&lt;/secondary-title&gt;&lt;/titles&gt;&lt;periodical&gt;&lt;full-title&gt;Human Vaccines &amp;amp; Immunotherapeutics&lt;/full-title&gt;&lt;/periodical&gt;&lt;pages&gt;1-6&lt;/pages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3378B7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14EDCCF7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Zam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7 days</w:t>
            </w:r>
          </w:p>
        </w:tc>
        <w:tc>
          <w:tcPr>
            <w:tcW w:w="687" w:type="pct"/>
          </w:tcPr>
          <w:p w14:paraId="01DCE1D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400</w:t>
            </w:r>
          </w:p>
        </w:tc>
      </w:tr>
      <w:tr w:rsidR="00A155C5" w:rsidRPr="00190FB8" w14:paraId="4E69F871" w14:textId="77777777" w:rsidTr="00A155C5">
        <w:tc>
          <w:tcPr>
            <w:tcW w:w="1071" w:type="pct"/>
          </w:tcPr>
          <w:p w14:paraId="71522B2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Yod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oda&lt;/Author&gt;&lt;Year&gt;2021&lt;/Year&gt;&lt;RecNum&gt;70&lt;/RecNum&gt;&lt;DisplayText&gt;(77)&lt;/DisplayText&gt;&lt;record&gt;&lt;rec-number&gt;70&lt;/rec-number&gt;&lt;foreign-keys&gt;&lt;key app="EN" db-id="9xvrf29dmatrsqetppwxt0fgxsesvaz5v05r" timestamp="1662768843"&gt;70&lt;/key&gt;&lt;/foreign-keys&gt;&lt;ref-type name="Journal Article"&gt;17&lt;/ref-type&gt;&lt;contributors&gt;&lt;authors&gt;&lt;author&gt;Yoda, Takeshi&lt;/author&gt;&lt;author&gt;Katsuyama, Hironobu&lt;/author&gt;&lt;/authors&gt;&lt;/contributors&gt;&lt;titles&gt;&lt;title&gt;Parents’ hesitation about getting their children vaccinated against COVID-19 in Japan&lt;/title&gt;&lt;secondary-title&gt;Human Vaccines &amp;amp; Immunotherapeutics&lt;/secondary-title&gt;&lt;/titles&gt;&lt;periodical&gt;&lt;full-title&gt;Human Vaccines &amp;amp; Immunotherapeutics&lt;/full-title&gt;&lt;/periodical&gt;&lt;pages&gt;1-6&lt;/pages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84EF22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07AD955F" w14:textId="5F9A6C0F" w:rsidR="00A155C5" w:rsidRPr="00190FB8" w:rsidRDefault="00C13BEC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Thailand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A155C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30 days</w:t>
            </w:r>
          </w:p>
        </w:tc>
        <w:tc>
          <w:tcPr>
            <w:tcW w:w="687" w:type="pct"/>
          </w:tcPr>
          <w:p w14:paraId="29481C14" w14:textId="1921CCC2" w:rsidR="00A155C5" w:rsidRPr="00190FB8" w:rsidRDefault="00C13BEC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00</w:t>
            </w:r>
          </w:p>
        </w:tc>
      </w:tr>
      <w:tr w:rsidR="00A155C5" w:rsidRPr="00190FB8" w14:paraId="591A57F6" w14:textId="77777777" w:rsidTr="00A155C5">
        <w:tc>
          <w:tcPr>
            <w:tcW w:w="1071" w:type="pct"/>
          </w:tcPr>
          <w:p w14:paraId="526CE45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401A4">
              <w:rPr>
                <w:rFonts w:asciiTheme="majorBidi" w:hAnsiTheme="majorBidi" w:cstheme="majorBidi"/>
                <w:sz w:val="20"/>
                <w:szCs w:val="20"/>
              </w:rPr>
              <w:t>Gönüllu</w:t>
            </w:r>
            <w:proofErr w:type="spellEnd"/>
            <w:r w:rsidRPr="00F401A4">
              <w:rPr>
                <w:rFonts w:asciiTheme="majorBidi" w:hAnsiTheme="majorBidi" w:cstheme="majorBidi"/>
                <w:sz w:val="20"/>
                <w:szCs w:val="20"/>
              </w:rPr>
              <w:t>̈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oysal&lt;/Author&gt;&lt;Year&gt;2021&lt;/Year&gt;&lt;RecNum&gt;71&lt;/RecNum&gt;&lt;DisplayText&gt;(78)&lt;/DisplayText&gt;&lt;record&gt;&lt;rec-number&gt;71&lt;/rec-number&gt;&lt;foreign-keys&gt;&lt;key app="EN" db-id="9xvrf29dmatrsqetppwxt0fgxsesvaz5v05r" timestamp="1662768843"&gt;71&lt;/key&gt;&lt;/foreign-keys&gt;&lt;ref-type name="Journal Article"&gt;17&lt;/ref-type&gt;&lt;contributors&gt;&lt;authors&gt;&lt;author&gt;Soysal, Gonca&lt;/author&gt;&lt;author&gt;Durukan, Elif&lt;/author&gt;&lt;author&gt;Akdur, Recep&lt;/author&gt;&lt;/authors&gt;&lt;/contributors&gt;&lt;titles&gt;&lt;title&gt;The Evaluation of Vaccine Hesitancy and Refusal for Childhood Vaccines and the COVID-19 Vaccine in Individuals Aged Between 18 and 25 Years&lt;/title&gt;&lt;secondary-title&gt;Turk J Immunol&lt;/secondary-title&gt;&lt;/titles&gt;&lt;periodical&gt;&lt;full-title&gt;Turk J Immunol&lt;/full-title&gt;&lt;/periodical&gt;&lt;pages&gt;120-7&lt;/pages&gt;&lt;volume&gt;9&lt;/volume&gt;&lt;number&gt;3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680968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E1C7AD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urkey</w:t>
            </w:r>
          </w:p>
        </w:tc>
        <w:tc>
          <w:tcPr>
            <w:tcW w:w="687" w:type="pct"/>
          </w:tcPr>
          <w:p w14:paraId="25A2296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06</w:t>
            </w:r>
          </w:p>
        </w:tc>
      </w:tr>
      <w:tr w:rsidR="00A155C5" w:rsidRPr="00190FB8" w14:paraId="2DE6C7B0" w14:textId="77777777" w:rsidTr="00A155C5">
        <w:tc>
          <w:tcPr>
            <w:tcW w:w="1071" w:type="pct"/>
          </w:tcPr>
          <w:p w14:paraId="62AD5D8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Wimberly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imberly&lt;/Author&gt;&lt;Year&gt;2021&lt;/Year&gt;&lt;RecNum&gt;44&lt;/RecNum&gt;&lt;DisplayText&gt;(48)&lt;/DisplayText&gt;&lt;record&gt;&lt;rec-number&gt;44&lt;/rec-number&gt;&lt;foreign-keys&gt;&lt;key app="EN" db-id="9xvrf29dmatrsqetppwxt0fgxsesvaz5v05r" timestamp="1662768841"&gt;44&lt;/key&gt;&lt;/foreign-keys&gt;&lt;ref-type name="Journal Article"&gt;17&lt;/ref-type&gt;&lt;contributors&gt;&lt;authors&gt;&lt;author&gt;Wimberly, Courtney E&lt;/author&gt;&lt;author&gt;Towry, Lisa&lt;/author&gt;&lt;author&gt;Davis, Elizabeth&lt;/author&gt;&lt;author&gt;Johnston, Emily E&lt;/author&gt;&lt;author&gt;Walsh, Kyle M&lt;/author&gt;&lt;/authors&gt;&lt;/contributors&gt;&lt;titles&gt;&lt;title&gt;SARS‐CoV‐2 vaccine acceptability among caregivers of childhood cancer survivors&lt;/title&gt;&lt;secondary-title&gt;Pediatric blood &amp;amp; cancer&lt;/secondary-title&gt;&lt;/titles&gt;&lt;periodical&gt;&lt;full-title&gt;Pediatric blood &amp;amp; cancer&lt;/full-title&gt;&lt;/periodical&gt;&lt;pages&gt;e29443&lt;/pages&gt;&lt;dates&gt;&lt;year&gt;2021&lt;/year&gt;&lt;/dates&gt;&lt;isbn&gt;1545-5009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FE9996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2FAEAEFB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4 days</w:t>
            </w:r>
          </w:p>
        </w:tc>
        <w:tc>
          <w:tcPr>
            <w:tcW w:w="687" w:type="pct"/>
          </w:tcPr>
          <w:p w14:paraId="5B7B8D4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50</w:t>
            </w:r>
          </w:p>
        </w:tc>
      </w:tr>
      <w:tr w:rsidR="00A155C5" w:rsidRPr="00190FB8" w14:paraId="693B8C57" w14:textId="77777777" w:rsidTr="00A155C5">
        <w:tc>
          <w:tcPr>
            <w:tcW w:w="1071" w:type="pct"/>
          </w:tcPr>
          <w:p w14:paraId="098772F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Scott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cott&lt;/Author&gt;&lt;Year&gt;2022&lt;/Year&gt;&lt;RecNum&gt;33&lt;/RecNum&gt;&lt;DisplayText&gt;(37)&lt;/DisplayText&gt;&lt;record&gt;&lt;rec-number&gt;33&lt;/rec-number&gt;&lt;foreign-keys&gt;&lt;key app="EN" db-id="9xvrf29dmatrsqetppwxt0fgxsesvaz5v05r" timestamp="1662768841"&gt;33&lt;/key&gt;&lt;/foreign-keys&gt;&lt;ref-type name="Journal Article"&gt;17&lt;/ref-type&gt;&lt;contributors&gt;&lt;authors&gt;&lt;author&gt;Scott, Hannah May&lt;/author&gt;&lt;author&gt;Coombes, Lucy&lt;/author&gt;&lt;author&gt;Braybrook, Debbie&lt;/author&gt;&lt;author&gt;Roach, Anna&lt;/author&gt;&lt;author&gt;Harðardóttir, Daney&lt;/author&gt;&lt;author&gt;Bristowe, Katherine&lt;/author&gt;&lt;author&gt;Ellis-Smith, Clare&lt;/author&gt;&lt;author&gt;Higginson, Irene&lt;/author&gt;&lt;author&gt;Gao, Wei&lt;/author&gt;&lt;author&gt;Bluebond-Langner, Myra&lt;/author&gt;&lt;/authors&gt;&lt;/contributors&gt;&lt;titles&gt;&lt;title&gt;COVID-19: impact on pediatric palliative care&lt;/title&gt;&lt;secondary-title&gt;Journal of Pain and Symptom Management&lt;/secondary-title&gt;&lt;/titles&gt;&lt;periodical&gt;&lt;full-title&gt;Journal of Pain and Symptom Management&lt;/full-title&gt;&lt;/periodical&gt;&lt;dates&gt;&lt;year&gt;2022&lt;/year&gt;&lt;/dates&gt;&lt;isbn&gt;0885-392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3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C5176B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4C454624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0 days</w:t>
            </w:r>
          </w:p>
        </w:tc>
        <w:tc>
          <w:tcPr>
            <w:tcW w:w="687" w:type="pct"/>
          </w:tcPr>
          <w:p w14:paraId="18A0BB3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91</w:t>
            </w:r>
          </w:p>
        </w:tc>
      </w:tr>
      <w:tr w:rsidR="00A155C5" w:rsidRPr="00190FB8" w14:paraId="0E9538C6" w14:textId="77777777" w:rsidTr="00A155C5">
        <w:tc>
          <w:tcPr>
            <w:tcW w:w="1071" w:type="pct"/>
          </w:tcPr>
          <w:p w14:paraId="2C83D18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umbl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umble&lt;/Author&gt;&lt;Year&gt;2021&lt;/Year&gt;&lt;RecNum&gt;72&lt;/RecNum&gt;&lt;DisplayText&gt;(79)&lt;/DisplayText&gt;&lt;record&gt;&lt;rec-number&gt;72&lt;/rec-number&gt;&lt;foreign-keys&gt;&lt;key app="EN" db-id="9xvrf29dmatrsqetppwxt0fgxsesvaz5v05r" timestamp="1662768843"&gt;72&lt;/key&gt;&lt;/foreign-keys&gt;&lt;ref-type name="Journal Article"&gt;17&lt;/ref-type&gt;&lt;contributors&gt;&lt;authors&gt;&lt;author&gt;Humble, Robin M&lt;/author&gt;&lt;author&gt;Sell, Hannah&lt;/author&gt;&lt;author&gt;Dubé, Eve&lt;/author&gt;&lt;author&gt;MacDonald, Noni E&lt;/author&gt;&lt;author&gt;Robinson, Joan&lt;/author&gt;&lt;author&gt;Driedger, S Michelle&lt;/author&gt;&lt;author&gt;Sadarangani, Manish&lt;/author&gt;&lt;author&gt;Meyer, Samantha B&lt;/author&gt;&lt;author&gt;Wilson, Sarah&lt;/author&gt;&lt;author&gt;Benzies, Karen M&lt;/author&gt;&lt;/authors&gt;&lt;/contributors&gt;&lt;titles&gt;&lt;title&gt;Canadian parents’ perceptions of COVID-19 vaccination and intention to vaccinate their children: Results from a cross-sectional national survey&lt;/title&gt;&lt;secondary-title&gt;Vaccine&lt;/secondary-title&gt;&lt;/titles&gt;&lt;periodical&gt;&lt;full-title&gt;Vaccine&lt;/full-title&gt;&lt;/periodical&gt;&lt;pages&gt;7669-7676&lt;/pages&gt;&lt;volume&gt;39&lt;/volume&gt;&lt;number&gt;52&lt;/number&gt;&lt;dates&gt;&lt;year&gt;2021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7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8090AE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DF4B707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</w:t>
            </w:r>
          </w:p>
        </w:tc>
        <w:tc>
          <w:tcPr>
            <w:tcW w:w="687" w:type="pct"/>
          </w:tcPr>
          <w:p w14:paraId="601E89B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02</w:t>
            </w:r>
          </w:p>
        </w:tc>
      </w:tr>
      <w:tr w:rsidR="00A155C5" w:rsidRPr="00190FB8" w14:paraId="5FD640D2" w14:textId="77777777" w:rsidTr="00A155C5">
        <w:tc>
          <w:tcPr>
            <w:tcW w:w="1071" w:type="pct"/>
          </w:tcPr>
          <w:p w14:paraId="0DAFC5D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cKinno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cKinnon&lt;/Author&gt;&lt;Year&gt;2021&lt;/Year&gt;&lt;RecNum&gt;73&lt;/RecNum&gt;&lt;DisplayText&gt;(80)&lt;/DisplayText&gt;&lt;record&gt;&lt;rec-number&gt;73&lt;/rec-number&gt;&lt;foreign-keys&gt;&lt;key app="EN" db-id="9xvrf29dmatrsqetppwxt0fgxsesvaz5v05r" timestamp="1662768843"&gt;73&lt;/key&gt;&lt;/foreign-keys&gt;&lt;ref-type name="Journal Article"&gt;17&lt;/ref-type&gt;&lt;contributors&gt;&lt;authors&gt;&lt;author&gt;McKinnon, Britt&lt;/author&gt;&lt;author&gt;Quach, Caroline&lt;/author&gt;&lt;author&gt;Dubé, Ève&lt;/author&gt;&lt;author&gt;Nguyen, Cat Tuong&lt;/author&gt;&lt;author&gt;Zinszer, Kate&lt;/author&gt;&lt;/authors&gt;&lt;/contributors&gt;&lt;titles&gt;&lt;title&gt;Social inequalities in COVID-19 vaccine acceptance and uptake for children and adolescents in Montreal, Canada&lt;/title&gt;&lt;secondary-title&gt;Vaccine&lt;/secondary-title&gt;&lt;/titles&gt;&lt;periodical&gt;&lt;full-title&gt;Vaccine&lt;/full-title&gt;&lt;/periodical&gt;&lt;pages&gt;7140-7145&lt;/pages&gt;&lt;volume&gt;39&lt;/volume&gt;&lt;number&gt;49&lt;/number&gt;&lt;dates&gt;&lt;year&gt;2021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B46A97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urvey</w:t>
            </w:r>
          </w:p>
        </w:tc>
        <w:tc>
          <w:tcPr>
            <w:tcW w:w="1255" w:type="pct"/>
          </w:tcPr>
          <w:p w14:paraId="50E12A6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9 days</w:t>
            </w:r>
          </w:p>
        </w:tc>
        <w:tc>
          <w:tcPr>
            <w:tcW w:w="687" w:type="pct"/>
          </w:tcPr>
          <w:p w14:paraId="692587C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06</w:t>
            </w:r>
          </w:p>
        </w:tc>
      </w:tr>
      <w:tr w:rsidR="00A155C5" w:rsidRPr="00190FB8" w14:paraId="51FDCA36" w14:textId="77777777" w:rsidTr="00A155C5">
        <w:tc>
          <w:tcPr>
            <w:tcW w:w="1071" w:type="pct"/>
          </w:tcPr>
          <w:p w14:paraId="3981913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Oliveir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Oliveira&lt;/Author&gt;&lt;Year&gt;2021&lt;/Year&gt;&lt;RecNum&gt;74&lt;/RecNum&gt;&lt;DisplayText&gt;(81)&lt;/DisplayText&gt;&lt;record&gt;&lt;rec-number&gt;74&lt;/rec-number&gt;&lt;foreign-keys&gt;&lt;key app="EN" db-id="9xvrf29dmatrsqetppwxt0fgxsesvaz5v05r" timestamp="1662768843"&gt;74&lt;/key&gt;&lt;/foreign-keys&gt;&lt;ref-type name="Journal Article"&gt;17&lt;/ref-type&gt;&lt;contributors&gt;&lt;authors&gt;&lt;author&gt;Oliveira, Bruno Luciano Carneiro Alves de&lt;/author&gt;&lt;author&gt;Campos, Marcos Adriano Garcia&lt;/author&gt;&lt;author&gt;Queiroz, Rejane Christine de Sousa&lt;/author&gt;&lt;author&gt;Souza, Bruno Feres de&lt;/author&gt;&lt;author&gt;Santos, Alcione Miranda dos&lt;/author&gt;&lt;author&gt;Silva, Antônio Augusto Moura da&lt;/author&gt;&lt;/authors&gt;&lt;/contributors&gt;&lt;titles&gt;&lt;title&gt;Prevalence and factors associated with covid-19 vaccine hesitancy in Maranhão, Brazil&lt;/title&gt;&lt;secondary-title&gt;Revista de Saúde Pública&lt;/secondary-title&gt;&lt;/titles&gt;&lt;periodical&gt;&lt;full-title&gt;Revista de Saúde Pública&lt;/full-title&gt;&lt;/periodical&gt;&lt;pages&gt;12&lt;/pages&gt;&lt;volume&gt;55&lt;/volume&gt;&lt;dates&gt;&lt;year&gt;2021&lt;/year&gt;&lt;/dates&gt;&lt;isbn&gt;0034-8910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AAD4F3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urvey</w:t>
            </w:r>
          </w:p>
        </w:tc>
        <w:tc>
          <w:tcPr>
            <w:tcW w:w="1255" w:type="pct"/>
          </w:tcPr>
          <w:p w14:paraId="25C4AF19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razi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 days</w:t>
            </w:r>
          </w:p>
        </w:tc>
        <w:tc>
          <w:tcPr>
            <w:tcW w:w="687" w:type="pct"/>
          </w:tcPr>
          <w:p w14:paraId="057E1BD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30</w:t>
            </w:r>
          </w:p>
        </w:tc>
      </w:tr>
      <w:tr w:rsidR="00A155C5" w:rsidRPr="00190FB8" w14:paraId="3C03C816" w14:textId="77777777" w:rsidTr="00A155C5">
        <w:tc>
          <w:tcPr>
            <w:tcW w:w="1071" w:type="pct"/>
          </w:tcPr>
          <w:p w14:paraId="104356A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Skjeft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kjefte&lt;/Author&gt;&lt;Year&gt;2021&lt;/Year&gt;&lt;RecNum&gt;75&lt;/RecNum&gt;&lt;DisplayText&gt;(82)&lt;/DisplayText&gt;&lt;record&gt;&lt;rec-number&gt;75&lt;/rec-number&gt;&lt;foreign-keys&gt;&lt;key app="EN" db-id="9xvrf29dmatrsqetppwxt0fgxsesvaz5v05r" timestamp="1662768843"&gt;75&lt;/key&gt;&lt;/foreign-keys&gt;&lt;ref-type name="Journal Article"&gt;17&lt;/ref-type&gt;&lt;contributors&gt;&lt;authors&gt;&lt;author&gt;Skjefte, Malia&lt;/author&gt;&lt;author&gt;Ngirbabul, Michelle&lt;/author&gt;&lt;author&gt;Akeju, Oluwasefunmi&lt;/author&gt;&lt;author&gt;Escudero, Daniel&lt;/author&gt;&lt;author&gt;Hernandez-Diaz, Sonia&lt;/author&gt;&lt;author&gt;Wyszynski, Diego F&lt;/author&gt;&lt;author&gt;Wu, Julia W&lt;/author&gt;&lt;/authors&gt;&lt;/contributors&gt;&lt;titles&gt;&lt;title&gt;COVID-19 vaccine acceptance among pregnant women and mothers of young children: results of a survey in 16 countries&lt;/title&gt;&lt;secondary-title&gt;European journal of epidemiology&lt;/secondary-title&gt;&lt;/titles&gt;&lt;periodical&gt;&lt;full-title&gt;European journal of epidemiology&lt;/full-title&gt;&lt;/periodical&gt;&lt;pages&gt;197-211&lt;/pages&gt;&lt;volume&gt;36&lt;/volume&gt;&lt;number&gt;2&lt;/number&gt;&lt;dates&gt;&lt;year&gt;2021&lt;/year&gt;&lt;/dates&gt;&lt;isbn&gt;1573-728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2611B9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26D3E09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K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2 days</w:t>
            </w:r>
          </w:p>
        </w:tc>
        <w:tc>
          <w:tcPr>
            <w:tcW w:w="687" w:type="pct"/>
          </w:tcPr>
          <w:p w14:paraId="13F1BD9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,054</w:t>
            </w:r>
          </w:p>
        </w:tc>
      </w:tr>
      <w:tr w:rsidR="00A155C5" w:rsidRPr="00190FB8" w14:paraId="1A296B5D" w14:textId="77777777" w:rsidTr="00A155C5">
        <w:tc>
          <w:tcPr>
            <w:tcW w:w="1071" w:type="pct"/>
          </w:tcPr>
          <w:p w14:paraId="781FD99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icona et al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guilar Ticona&lt;/Author&gt;&lt;Year&gt;2021&lt;/Year&gt;&lt;RecNum&gt;76&lt;/RecNum&gt;&lt;DisplayText&gt;(83)&lt;/DisplayText&gt;&lt;record&gt;&lt;rec-number&gt;76&lt;/rec-number&gt;&lt;foreign-keys&gt;&lt;key app="EN" db-id="9xvrf29dmatrsqetppwxt0fgxsesvaz5v05r" timestamp="1662768843"&gt;76&lt;/key&gt;&lt;/foreign-keys&gt;&lt;ref-type name="Journal Article"&gt;17&lt;/ref-type&gt;&lt;contributors&gt;&lt;authors&gt;&lt;author&gt;Aguilar Ticona, Juan P&lt;/author&gt;&lt;author&gt;Nery, Nivison&lt;/author&gt;&lt;author&gt;Victoriano, Renato&lt;/author&gt;&lt;author&gt;Fofana, Mariam O&lt;/author&gt;&lt;author&gt;Ribeiro, Guilherme S&lt;/author&gt;&lt;author&gt;Giorgi, Emanuele&lt;/author&gt;&lt;author&gt;Reis, Mitermayer G&lt;/author&gt;&lt;author&gt;Ko, Albert I&lt;/author&gt;&lt;author&gt;Costa, Federico&lt;/author&gt;&lt;/authors&gt;&lt;/contributors&gt;&lt;titles&gt;&lt;title&gt;Willingness to get the COVID-19 vaccine among residents of slum settlements&lt;/title&gt;&lt;secondary-title&gt;Vaccines&lt;/secondary-title&gt;&lt;/titles&gt;&lt;periodical&gt;&lt;full-title&gt;Vaccines&lt;/full-title&gt;&lt;/periodical&gt;&lt;pages&gt;951&lt;/pages&gt;&lt;volume&gt;9&lt;/volume&gt;&lt;number&gt;9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8EB81BE" w14:textId="68480B76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DDD5B0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razi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4 days</w:t>
            </w:r>
          </w:p>
        </w:tc>
        <w:tc>
          <w:tcPr>
            <w:tcW w:w="687" w:type="pct"/>
          </w:tcPr>
          <w:p w14:paraId="2FF9B88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02</w:t>
            </w:r>
          </w:p>
        </w:tc>
      </w:tr>
      <w:tr w:rsidR="00A155C5" w:rsidRPr="00190FB8" w14:paraId="691A644D" w14:textId="77777777" w:rsidTr="00A155C5">
        <w:tc>
          <w:tcPr>
            <w:tcW w:w="1071" w:type="pct"/>
          </w:tcPr>
          <w:p w14:paraId="4208917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Zaker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akeri&lt;/Author&gt;&lt;Year&gt;2021&lt;/Year&gt;&lt;RecNum&gt;77&lt;/RecNum&gt;&lt;DisplayText&gt;(84)&lt;/DisplayText&gt;&lt;record&gt;&lt;rec-number&gt;77&lt;/rec-number&gt;&lt;foreign-keys&gt;&lt;key app="EN" db-id="9xvrf29dmatrsqetppwxt0fgxsesvaz5v05r" timestamp="1662768843"&gt;77&lt;/key&gt;&lt;/foreign-keys&gt;&lt;ref-type name="Journal Article"&gt;17&lt;/ref-type&gt;&lt;contributors&gt;&lt;authors&gt;&lt;author&gt;Zakeri, Marjan&lt;/author&gt;&lt;author&gt;Li, Jieni&lt;/author&gt;&lt;author&gt;Sadeghi, Simin D&lt;/author&gt;&lt;author&gt;Essien, Ekere J&lt;/author&gt;&lt;author&gt;Sansgiry, Sujit S&lt;/author&gt;&lt;/authors&gt;&lt;/contributors&gt;&lt;titles&gt;&lt;title&gt;Strategies to decrease COVID-19 vaccine hesitancy for children&lt;/title&gt;&lt;secondary-title&gt;Journal of Pharmaceutical Health Services Research&lt;/secondary-title&gt;&lt;/titles&gt;&lt;periodical&gt;&lt;full-title&gt;Journal of Pharmaceutical Health Services Research&lt;/full-title&gt;&lt;/periodical&gt;&lt;pages&gt;539-544&lt;/pages&gt;&lt;volume&gt;12&lt;/volume&gt;&lt;number&gt;4&lt;/number&gt;&lt;dates&gt;&lt;year&gt;2021&lt;/year&gt;&lt;/dates&gt;&lt;isbn&gt;1759-8893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DC19BC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7814248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 days</w:t>
            </w:r>
          </w:p>
        </w:tc>
        <w:tc>
          <w:tcPr>
            <w:tcW w:w="687" w:type="pct"/>
          </w:tcPr>
          <w:p w14:paraId="64D8B81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95</w:t>
            </w:r>
          </w:p>
        </w:tc>
      </w:tr>
      <w:tr w:rsidR="00A155C5" w:rsidRPr="00190FB8" w14:paraId="1F09DBE7" w14:textId="77777777" w:rsidTr="00A155C5">
        <w:tc>
          <w:tcPr>
            <w:tcW w:w="1071" w:type="pct"/>
          </w:tcPr>
          <w:p w14:paraId="3486CF0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Yilmaz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ılmaz&lt;/Author&gt;&lt;Year&gt;2021&lt;/Year&gt;&lt;RecNum&gt;78&lt;/RecNum&gt;&lt;DisplayText&gt;(85)&lt;/DisplayText&gt;&lt;record&gt;&lt;rec-number&gt;78&lt;/rec-number&gt;&lt;foreign-keys&gt;&lt;key app="EN" db-id="9xvrf29dmatrsqetppwxt0fgxsesvaz5v05r" timestamp="1662768844"&gt;78&lt;/key&gt;&lt;/foreign-keys&gt;&lt;ref-type name="Journal Article"&gt;17&lt;/ref-type&gt;&lt;contributors&gt;&lt;authors&gt;&lt;author&gt;Yılmaz, Meltem&lt;/author&gt;&lt;author&gt;Sahin, Mustafa Kursat&lt;/author&gt;&lt;/authors&gt;&lt;/contributors&gt;&lt;titles&gt;&lt;title&gt;Parents’ willingness and attitudes concerning the COVID‐19 vaccine: A cross‐sectional study&lt;/title&gt;&lt;secondary-title&gt;International Journal of Clinical Practice&lt;/secondary-title&gt;&lt;/titles&gt;&lt;periodical&gt;&lt;full-title&gt;International Journal of Clinical Practice&lt;/full-title&gt;&lt;/periodical&gt;&lt;pages&gt;e14364&lt;/pages&gt;&lt;volume&gt;75&lt;/volume&gt;&lt;number&gt;9&lt;/number&gt;&lt;dates&gt;&lt;year&gt;2021&lt;/year&gt;&lt;/dates&gt;&lt;isbn&gt;1368-5031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2C1902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tudy</w:t>
            </w:r>
          </w:p>
        </w:tc>
        <w:tc>
          <w:tcPr>
            <w:tcW w:w="1255" w:type="pct"/>
          </w:tcPr>
          <w:p w14:paraId="46C3A94B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urke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4 days</w:t>
            </w:r>
          </w:p>
        </w:tc>
        <w:tc>
          <w:tcPr>
            <w:tcW w:w="687" w:type="pct"/>
          </w:tcPr>
          <w:p w14:paraId="5B42718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35</w:t>
            </w:r>
          </w:p>
        </w:tc>
      </w:tr>
      <w:tr w:rsidR="00A155C5" w:rsidRPr="00190FB8" w14:paraId="4F23309D" w14:textId="77777777" w:rsidTr="00A155C5">
        <w:tc>
          <w:tcPr>
            <w:tcW w:w="1071" w:type="pct"/>
          </w:tcPr>
          <w:p w14:paraId="5845E59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ay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aye&lt;/Author&gt;&lt;Year&gt;2021&lt;/Year&gt;&lt;RecNum&gt;79&lt;/RecNum&gt;&lt;DisplayText&gt;(86)&lt;/DisplayText&gt;&lt;record&gt;&lt;rec-number&gt;79&lt;/rec-number&gt;&lt;foreign-keys&gt;&lt;key app="EN" db-id="9xvrf29dmatrsqetppwxt0fgxsesvaz5v05r" timestamp="1662768844"&gt;79&lt;/key&gt;&lt;/foreign-keys&gt;&lt;ref-type name="Journal Article"&gt;17&lt;/ref-type&gt;&lt;contributors&gt;&lt;authors&gt;&lt;author&gt;Faye, Sylvain&lt;/author&gt;&lt;author&gt;Krumkamp, Ralf&lt;/author&gt;&lt;author&gt;Doumbia, Seydou&lt;/author&gt;&lt;author&gt;Tounkara, Moctar&lt;/author&gt;&lt;author&gt;Strauss, Ricardo&lt;/author&gt;&lt;author&gt;Ouedraogo, Henri Gautier&lt;/author&gt;&lt;author&gt;Sagna, Tani Linda&lt;/author&gt;&lt;author&gt;Mbawah, Abdul Karim&lt;/author&gt;&lt;author&gt;Doumbia, Cheick Oumar&lt;/author&gt;&lt;author&gt;Diouf, Souleyman&lt;/author&gt;&lt;/authors&gt;&lt;/contributors&gt;&lt;titles&gt;&lt;title&gt;Factors influencing COVID-19 vaccines hesitancy in rural and urban West Africa: Implications for vaccination strategies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C84AB7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58B1D7A1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West Afric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 days</w:t>
            </w:r>
          </w:p>
        </w:tc>
        <w:tc>
          <w:tcPr>
            <w:tcW w:w="687" w:type="pct"/>
          </w:tcPr>
          <w:p w14:paraId="39AA239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198</w:t>
            </w:r>
          </w:p>
        </w:tc>
      </w:tr>
      <w:tr w:rsidR="00A155C5" w:rsidRPr="00190FB8" w14:paraId="5CCDFACB" w14:textId="77777777" w:rsidTr="00A155C5">
        <w:tc>
          <w:tcPr>
            <w:tcW w:w="1071" w:type="pct"/>
          </w:tcPr>
          <w:p w14:paraId="140CE70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Lazaru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azarus&lt;/Author&gt;&lt;Year&gt;2021&lt;/Year&gt;&lt;RecNum&gt;80&lt;/RecNum&gt;&lt;DisplayText&gt;(87)&lt;/DisplayText&gt;&lt;record&gt;&lt;rec-number&gt;80&lt;/rec-number&gt;&lt;foreign-keys&gt;&lt;key app="EN" db-id="9xvrf29dmatrsqetppwxt0fgxsesvaz5v05r" timestamp="1662768844"&gt;80&lt;/key&gt;&lt;/foreign-keys&gt;&lt;ref-type name="Journal Article"&gt;17&lt;/ref-type&gt;&lt;contributors&gt;&lt;authors&gt;&lt;author&gt;Lazarus, Jeffrey&lt;/author&gt;&lt;author&gt;Wyka, Katarzyna&lt;/author&gt;&lt;author&gt;White, Trenton&lt;/author&gt;&lt;author&gt;Picchio, Camila&lt;/author&gt;&lt;author&gt;Rabin, Kenneth&lt;/author&gt;&lt;author&gt;Ratzan, Scott&lt;/author&gt;&lt;author&gt;Leigh, Jeanna Parsons&lt;/author&gt;&lt;author&gt;Hu, Jia&lt;/author&gt;&lt;author&gt;El-Mohandes, Ayman&lt;/author&gt;&lt;/authors&gt;&lt;/contributors&gt;&lt;titles&gt;&lt;title&gt;COVID-VAC: The second global study of COVID-19 vaccine acceptance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E08CCC4" w14:textId="2EEC980B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2A45C63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Ecuador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Peru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Russ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Poland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France</w:t>
            </w:r>
          </w:p>
        </w:tc>
        <w:tc>
          <w:tcPr>
            <w:tcW w:w="687" w:type="pct"/>
          </w:tcPr>
          <w:p w14:paraId="36790BF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3,000</w:t>
            </w:r>
          </w:p>
        </w:tc>
      </w:tr>
      <w:tr w:rsidR="00A155C5" w:rsidRPr="00190FB8" w14:paraId="0C29BEC7" w14:textId="77777777" w:rsidTr="00A155C5">
        <w:tc>
          <w:tcPr>
            <w:tcW w:w="1071" w:type="pct"/>
          </w:tcPr>
          <w:p w14:paraId="651B30A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rujillo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rujillo&lt;/Author&gt;&lt;Year&gt;2021&lt;/Year&gt;&lt;RecNum&gt;81&lt;/RecNum&gt;&lt;DisplayText&gt;(88)&lt;/DisplayText&gt;&lt;record&gt;&lt;rec-number&gt;81&lt;/rec-number&gt;&lt;foreign-keys&gt;&lt;key app="EN" db-id="9xvrf29dmatrsqetppwxt0fgxsesvaz5v05r" timestamp="1662768844"&gt;81&lt;/key&gt;&lt;/foreign-keys&gt;&lt;ref-type name="Journal Article"&gt;17&lt;/ref-type&gt;&lt;contributors&gt;&lt;authors&gt;&lt;author&gt;Trujillo, Kristin Lunz&lt;/author&gt;&lt;author&gt;Lazer, David&lt;/author&gt;&lt;author&gt;Simonson, Matthew D&lt;/author&gt;&lt;author&gt;Pippert, Caroline H&lt;/author&gt;&lt;author&gt;Perlis, Roy H&lt;/author&gt;&lt;author&gt;Baum, Matthew&lt;/author&gt;&lt;author&gt;Ognyanova, Katherine&lt;/author&gt;&lt;author&gt;Druckman, James&lt;/author&gt;&lt;author&gt;Santillana, Mauricio&lt;/author&gt;&lt;author&gt;Quintana, Alexi&lt;/author&gt;&lt;/authors&gt;&lt;/contributors&gt;&lt;titles&gt;&lt;title&gt;The COVID States Project# 71: Childhood COVID-19 vaccine uptake and intentions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F279BD7" w14:textId="18446437" w:rsidR="00A155C5" w:rsidRPr="00190FB8" w:rsidRDefault="00A85EE6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0D92610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0 days</w:t>
            </w:r>
          </w:p>
        </w:tc>
        <w:tc>
          <w:tcPr>
            <w:tcW w:w="687" w:type="pct"/>
          </w:tcPr>
          <w:p w14:paraId="43A0D57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94</w:t>
            </w:r>
          </w:p>
        </w:tc>
      </w:tr>
      <w:tr w:rsidR="00A155C5" w:rsidRPr="00190FB8" w14:paraId="28EC7C2F" w14:textId="77777777" w:rsidTr="00A155C5">
        <w:tc>
          <w:tcPr>
            <w:tcW w:w="1071" w:type="pct"/>
          </w:tcPr>
          <w:p w14:paraId="38888088" w14:textId="632A8198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Ro</w:t>
            </w:r>
            <w:r w:rsidR="00AC50DA">
              <w:rPr>
                <w:rFonts w:asciiTheme="majorBidi" w:hAnsiTheme="majorBidi" w:cstheme="majorBidi"/>
                <w:sz w:val="20"/>
                <w:szCs w:val="20"/>
              </w:rPr>
              <w:t>e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s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ess&lt;/Author&gt;&lt;Year&gt;2021&lt;/Year&gt;&lt;RecNum&gt;82&lt;/RecNum&gt;&lt;DisplayText&gt;(89)&lt;/DisplayText&gt;&lt;record&gt;&lt;rec-number&gt;82&lt;/rec-number&gt;&lt;foreign-keys&gt;&lt;key app="EN" db-id="9xvrf29dmatrsqetppwxt0fgxsesvaz5v05r" timestamp="1662768844"&gt;82&lt;/key&gt;&lt;/foreign-keys&gt;&lt;ref-type name="Journal Article"&gt;17&lt;/ref-type&gt;&lt;contributors&gt;&lt;authors&gt;&lt;author&gt;Roess, Amira A&lt;/author&gt;&lt;author&gt;Adams, Leah&lt;/author&gt;&lt;author&gt;Huddleston, Kathi&lt;/author&gt;&lt;author&gt;Lawrence, Grace N&lt;/author&gt;&lt;author&gt;Wilson, Alyssa N&lt;/author&gt;&lt;author&gt;Oetjen, Cheryl&lt;/author&gt;&lt;author&gt;Maibach, Edward&lt;/author&gt;&lt;/authors&gt;&lt;/contributors&gt;&lt;titles&gt;&lt;title&gt;Political Affiliation and Race Associated With Parents’ Intentions to Have a COVID-19 Vaccination but Not With History of Refusing to Vaccinate a Child: A Cross-Sectional Study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8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7B7A9A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BF3AFF4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 days</w:t>
            </w:r>
          </w:p>
        </w:tc>
        <w:tc>
          <w:tcPr>
            <w:tcW w:w="687" w:type="pct"/>
          </w:tcPr>
          <w:p w14:paraId="1EB1E00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853</w:t>
            </w:r>
          </w:p>
        </w:tc>
      </w:tr>
      <w:tr w:rsidR="00A155C5" w:rsidRPr="00190FB8" w14:paraId="0B34BC8F" w14:textId="77777777" w:rsidTr="00A155C5">
        <w:tc>
          <w:tcPr>
            <w:tcW w:w="1071" w:type="pct"/>
          </w:tcPr>
          <w:p w14:paraId="1364D26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su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sui&lt;/Author&gt;&lt;Year&gt;2021&lt;/Year&gt;&lt;RecNum&gt;83&lt;/RecNum&gt;&lt;DisplayText&gt;(90)&lt;/DisplayText&gt;&lt;record&gt;&lt;rec-number&gt;83&lt;/rec-number&gt;&lt;foreign-keys&gt;&lt;key app="EN" db-id="9xvrf29dmatrsqetppwxt0fgxsesvaz5v05r" timestamp="1662768844"&gt;83&lt;/key&gt;&lt;/foreign-keys&gt;&lt;ref-type name="Conference Proceedings"&gt;10&lt;/ref-type&gt;&lt;contributors&gt;&lt;authors&gt;&lt;author&gt;Tsui, Jennifer&lt;/author&gt;&lt;author&gt;Martinez, Bibiana&lt;/author&gt;&lt;author&gt;Bonnell, Levi&lt;/author&gt;&lt;author&gt;Mayet, Saira&lt;/author&gt;&lt;author&gt;Yan, Xiaoyu&lt;/author&gt;&lt;author&gt;Kast, W Martin&lt;/author&gt;&lt;author&gt;Baezconde-Garbanati, Lourdes&lt;/author&gt;&lt;/authors&gt;&lt;/contributors&gt;&lt;titles&gt;&lt;title&gt;The relationship between adolescent HPV vaccination and parental hesitancy for COVID-19 vaccination&lt;/title&gt;&lt;secondary-title&gt;APHA 2021 Annual Meeting and Expo&lt;/secondary-title&gt;&lt;/titles&gt;&lt;dates&gt;&lt;year&gt;2021&lt;/year&gt;&lt;/dates&gt;&lt;publisher&gt;APHA&lt;/publisher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DE9275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4961D1A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53 days</w:t>
            </w:r>
          </w:p>
        </w:tc>
        <w:tc>
          <w:tcPr>
            <w:tcW w:w="687" w:type="pct"/>
          </w:tcPr>
          <w:p w14:paraId="5DE73DA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83</w:t>
            </w:r>
          </w:p>
        </w:tc>
      </w:tr>
      <w:tr w:rsidR="00A155C5" w:rsidRPr="00190FB8" w14:paraId="38480D97" w14:textId="77777777" w:rsidTr="00A155C5">
        <w:tc>
          <w:tcPr>
            <w:tcW w:w="1071" w:type="pct"/>
          </w:tcPr>
          <w:p w14:paraId="013276B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W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21&lt;/Year&gt;&lt;RecNum&gt;84&lt;/RecNum&gt;&lt;DisplayText&gt;(91)&lt;/DisplayText&gt;&lt;record&gt;&lt;rec-number&gt;84&lt;/rec-number&gt;&lt;foreign-keys&gt;&lt;key app="EN" db-id="9xvrf29dmatrsqetppwxt0fgxsesvaz5v05r" timestamp="1662768844"&gt;84&lt;/key&gt;&lt;/foreign-keys&gt;&lt;ref-type name="Journal Article"&gt;17&lt;/ref-type&gt;&lt;contributors&gt;&lt;authors&gt;&lt;author&gt;Wang, Bing&lt;/author&gt;&lt;author&gt;Nolan, Rebecca&lt;/author&gt;&lt;author&gt;Marshall, Helen&lt;/author&gt;&lt;/authors&gt;&lt;/contributors&gt;&lt;titles&gt;&lt;title&gt;COVID-19 Immunisation, Willingness to Be Vaccinated and Vaccination Strategies to Improve Vaccine Uptake in Australia&lt;/title&gt;&lt;secondary-title&gt;Vaccines&lt;/secondary-title&gt;&lt;/titles&gt;&lt;periodical&gt;&lt;full-title&gt;Vaccines&lt;/full-title&gt;&lt;/periodical&gt;&lt;pages&gt;1467&lt;/pages&gt;&lt;volume&gt;9&lt;/volume&gt;&lt;number&gt;12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801303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0A43AE7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ustral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1 days</w:t>
            </w:r>
          </w:p>
        </w:tc>
        <w:tc>
          <w:tcPr>
            <w:tcW w:w="687" w:type="pct"/>
          </w:tcPr>
          <w:p w14:paraId="27746B6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717</w:t>
            </w:r>
          </w:p>
        </w:tc>
      </w:tr>
      <w:tr w:rsidR="00A155C5" w:rsidRPr="00190FB8" w14:paraId="575D8464" w14:textId="77777777" w:rsidTr="00A155C5">
        <w:tc>
          <w:tcPr>
            <w:tcW w:w="1071" w:type="pct"/>
          </w:tcPr>
          <w:p w14:paraId="3F3E358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musbah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musbah&lt;/Author&gt;&lt;Year&gt;2021&lt;/Year&gt;&lt;RecNum&gt;85&lt;/RecNum&gt;&lt;DisplayText&gt;(92)&lt;/DisplayText&gt;&lt;record&gt;&lt;rec-number&gt;85&lt;/rec-number&gt;&lt;foreign-keys&gt;&lt;key app="EN" db-id="9xvrf29dmatrsqetppwxt0fgxsesvaz5v05r" timestamp="1662768844"&gt;85&lt;/key&gt;&lt;/foreign-keys&gt;&lt;ref-type name="Journal Article"&gt;17&lt;/ref-type&gt;&lt;contributors&gt;&lt;authors&gt;&lt;author&gt;Almusbah, Zainab&lt;/author&gt;&lt;author&gt;Alhajji, Zahraa&lt;/author&gt;&lt;author&gt;Alshayeb, Zahraa&lt;/author&gt;&lt;author&gt;Alhabdan, Rania&lt;/author&gt;&lt;author&gt;Alghafli, Sukainah&lt;/author&gt;&lt;author&gt;Almusabah, Mohammed&lt;/author&gt;&lt;author&gt;Almuqarrab, Fatimah&lt;/author&gt;&lt;author&gt;Aljazeeri, Isra&lt;/author&gt;&lt;author&gt;Almuhawas, Fida&lt;/author&gt;&lt;/authors&gt;&lt;/contributors&gt;&lt;titles&gt;&lt;title&gt;Caregivers’ Willingness to Vaccinate Their Children Against COVID-19 in Saudi Arabia: A Cross-Sectional Survey&lt;/title&gt;&lt;secondary-title&gt;Cureus&lt;/secondary-title&gt;&lt;/titles&gt;&lt;periodical&gt;&lt;full-title&gt;Cureus&lt;/full-title&gt;&lt;/periodical&gt;&lt;volume&gt;13&lt;/volume&gt;&lt;number&gt;8&lt;/number&gt;&lt;dates&gt;&lt;year&gt;2021&lt;/year&gt;&lt;/dates&gt;&lt;isbn&gt;2168-818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098722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35F400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0 days</w:t>
            </w:r>
          </w:p>
          <w:p w14:paraId="7827C61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87" w:type="pct"/>
          </w:tcPr>
          <w:p w14:paraId="28E7957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1000</w:t>
            </w:r>
          </w:p>
        </w:tc>
      </w:tr>
      <w:tr w:rsidR="00A155C5" w:rsidRPr="00190FB8" w14:paraId="7ECAD629" w14:textId="77777777" w:rsidTr="00A155C5">
        <w:tc>
          <w:tcPr>
            <w:tcW w:w="1071" w:type="pct"/>
          </w:tcPr>
          <w:p w14:paraId="39ACD6D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190FB8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Bias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io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iasio&lt;/Author&gt;&lt;Year&gt;2021&lt;/Year&gt;&lt;RecNum&gt;86&lt;/RecNum&gt;&lt;DisplayText&gt;(93)&lt;/DisplayText&gt;&lt;record&gt;&lt;rec-number&gt;86&lt;/rec-number&gt;&lt;foreign-keys&gt;&lt;key app="EN" db-id="9xvrf29dmatrsqetppwxt0fgxsesvaz5v05r" timestamp="1662768844"&gt;86&lt;/key&gt;&lt;/foreign-keys&gt;&lt;ref-type name="Journal Article"&gt;17&lt;/ref-type&gt;&lt;contributors&gt;&lt;authors&gt;&lt;author&gt;Biasio, Luigi Roberto&lt;/author&gt;&lt;author&gt;Bonaccorsi, Guglielmo&lt;/author&gt;&lt;author&gt;Lorini, Chiara&lt;/author&gt;&lt;author&gt;Mazzini, Daniela&lt;/author&gt;&lt;author&gt;Pecorelli, Sergio&lt;/author&gt;&lt;/authors&gt;&lt;/contributors&gt;&lt;titles&gt;&lt;title&gt;Italian adults’ likelihood of getting covid-19 vaccine: A second online survey&lt;/title&gt;&lt;secondary-title&gt;Vaccines&lt;/secondary-title&gt;&lt;/titles&gt;&lt;periodical&gt;&lt;full-title&gt;Vaccines&lt;/full-title&gt;&lt;/periodical&gt;&lt;pages&gt;268&lt;/pages&gt;&lt;volume&gt;9&lt;/volume&gt;&lt;number&gt;3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6BA6F7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2951EF29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9 days</w:t>
            </w:r>
          </w:p>
        </w:tc>
        <w:tc>
          <w:tcPr>
            <w:tcW w:w="687" w:type="pct"/>
          </w:tcPr>
          <w:p w14:paraId="4750B8B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885</w:t>
            </w:r>
          </w:p>
        </w:tc>
      </w:tr>
      <w:tr w:rsidR="00A155C5" w:rsidRPr="00190FB8" w14:paraId="0205E04C" w14:textId="77777777" w:rsidTr="00A155C5">
        <w:tc>
          <w:tcPr>
            <w:tcW w:w="1071" w:type="pct"/>
          </w:tcPr>
          <w:p w14:paraId="4686DE0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Biddl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iddle&lt;/Author&gt;&lt;Year&gt;2021&lt;/Year&gt;&lt;RecNum&gt;40&lt;/RecNum&gt;&lt;DisplayText&gt;(44)&lt;/DisplayText&gt;&lt;record&gt;&lt;rec-number&gt;40&lt;/rec-number&gt;&lt;foreign-keys&gt;&lt;key app="EN" db-id="9xvrf29dmatrsqetppwxt0fgxsesvaz5v05r" timestamp="1662768841"&gt;40&lt;/key&gt;&lt;/foreign-keys&gt;&lt;ref-type name="Journal Article"&gt;17&lt;/ref-type&gt;&lt;contributors&gt;&lt;authors&gt;&lt;author&gt;Biddle, Nicholas&lt;/author&gt;&lt;author&gt;Edwards, Ben&lt;/author&gt;&lt;author&gt;Gray, Matthew&lt;/author&gt;&lt;author&gt;Sollis, Kate&lt;/author&gt;&lt;/authors&gt;&lt;/contributors&gt;&lt;titles&gt;&lt;title&gt;Determinants of COVID-19 Vaccination and Views of Parents about Vaccination of Children in Australia: August 2021 ANU Centre for Social Research and Methods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4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EFF90A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D5C0FCE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ustral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1 days</w:t>
            </w:r>
          </w:p>
        </w:tc>
        <w:tc>
          <w:tcPr>
            <w:tcW w:w="687" w:type="pct"/>
          </w:tcPr>
          <w:p w14:paraId="7FD74F3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NA</w:t>
            </w:r>
          </w:p>
        </w:tc>
      </w:tr>
      <w:tr w:rsidR="00A155C5" w:rsidRPr="00190FB8" w14:paraId="7A17BC0F" w14:textId="77777777" w:rsidTr="00A155C5">
        <w:trPr>
          <w:trHeight w:val="144"/>
        </w:trPr>
        <w:tc>
          <w:tcPr>
            <w:tcW w:w="1071" w:type="pct"/>
          </w:tcPr>
          <w:p w14:paraId="367A80D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Ga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an&lt;/Author&gt;&lt;Year&gt;2021&lt;/Year&gt;&lt;RecNum&gt;87&lt;/RecNum&gt;&lt;DisplayText&gt;(94)&lt;/DisplayText&gt;&lt;record&gt;&lt;rec-number&gt;87&lt;/rec-number&gt;&lt;foreign-keys&gt;&lt;key app="EN" db-id="9xvrf29dmatrsqetppwxt0fgxsesvaz5v05r" timestamp="1662768844"&gt;87&lt;/key&gt;&lt;/foreign-keys&gt;&lt;ref-type name="Journal Article"&gt;17&lt;/ref-type&gt;&lt;contributors&gt;&lt;authors&gt;&lt;author&gt;Gan, Gin-Gin&lt;/author&gt;&lt;author&gt;Chai, Chee-Shee&lt;/author&gt;&lt;author&gt;Anuar, Nur Adila Bt&lt;/author&gt;&lt;author&gt;Sindeh, Woweham&lt;/author&gt;&lt;author&gt;Chua, Wei-Jing&lt;/author&gt;&lt;author&gt;Said, Asri B&lt;/author&gt;&lt;author&gt;Tan, Seng-Beng&lt;/author&gt;&lt;/authors&gt;&lt;/contributors&gt;&lt;titles&gt;&lt;title&gt;The Willingness of Malaysian Parents To Vaccinate Their Children Below 12 Years Old Against COVID-19–A Large Cross-Sectional Study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4AD07D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cross-sectional study</w:t>
            </w:r>
          </w:p>
        </w:tc>
        <w:tc>
          <w:tcPr>
            <w:tcW w:w="1255" w:type="pct"/>
          </w:tcPr>
          <w:p w14:paraId="4D1327F0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Malays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49 days</w:t>
            </w:r>
          </w:p>
        </w:tc>
        <w:tc>
          <w:tcPr>
            <w:tcW w:w="687" w:type="pct"/>
          </w:tcPr>
          <w:p w14:paraId="72EFF1A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528</w:t>
            </w:r>
          </w:p>
        </w:tc>
      </w:tr>
      <w:tr w:rsidR="00A155C5" w:rsidRPr="00190FB8" w14:paraId="7E0E79B4" w14:textId="77777777" w:rsidTr="00A155C5">
        <w:tc>
          <w:tcPr>
            <w:tcW w:w="1071" w:type="pct"/>
          </w:tcPr>
          <w:p w14:paraId="7B96847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Jorgense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Jørgensen&lt;/Author&gt;&lt;Year&gt;2021&lt;/Year&gt;&lt;RecNum&gt;88&lt;/RecNum&gt;&lt;DisplayText&gt;(95)&lt;/DisplayText&gt;&lt;record&gt;&lt;rec-number&gt;88&lt;/rec-number&gt;&lt;foreign-keys&gt;&lt;key app="EN" db-id="9xvrf29dmatrsqetppwxt0fgxsesvaz5v05r" timestamp="1662768844"&gt;88&lt;/key&gt;&lt;/foreign-keys&gt;&lt;ref-type name="Journal Article"&gt;17&lt;/ref-type&gt;&lt;contributors&gt;&lt;authors&gt;&lt;author&gt;Jørgensen, Frederik Juhl&lt;/author&gt;&lt;author&gt;Petersen, Michael Bang&lt;/author&gt;&lt;/authors&gt;&lt;/contributors&gt;&lt;titles&gt;&lt;title&gt;Considerations Underlying Parents’ Acceptance of COVID-19 Vaccines for Their Child: Evidence from Denmark&lt;/title&gt;&lt;/titles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86463D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1E56A870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Denmark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 days</w:t>
            </w:r>
          </w:p>
        </w:tc>
        <w:tc>
          <w:tcPr>
            <w:tcW w:w="687" w:type="pct"/>
          </w:tcPr>
          <w:p w14:paraId="7D88A42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794</w:t>
            </w:r>
          </w:p>
        </w:tc>
      </w:tr>
      <w:tr w:rsidR="00A85EE6" w:rsidRPr="00190FB8" w14:paraId="50E5B9DF" w14:textId="77777777" w:rsidTr="00A155C5">
        <w:tc>
          <w:tcPr>
            <w:tcW w:w="1071" w:type="pct"/>
          </w:tcPr>
          <w:p w14:paraId="0C5FF33E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>
              <w:rPr>
                <w:rFonts w:asciiTheme="majorBidi" w:hAnsiTheme="majorBidi" w:cstheme="majorBidi"/>
                <w:sz w:val="20"/>
                <w:szCs w:val="20"/>
              </w:rPr>
              <w:t>Urrunaga</w:t>
            </w:r>
            <w:proofErr w:type="spellEnd"/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Pasto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Urrunaga-Pastor&lt;/Author&gt;&lt;Year&gt;2021&lt;/Year&gt;&lt;RecNum&gt;135&lt;/RecNum&gt;&lt;DisplayText&gt;(26)&lt;/DisplayText&gt;&lt;record&gt;&lt;rec-number&gt;135&lt;/rec-number&gt;&lt;foreign-keys&gt;&lt;key app="EN" db-id="sfrsdvxpm9vedmea5zfp95pnaz5f5ewazsfe" timestamp="1662800542"&gt;135&lt;/key&gt;&lt;/foreign-keys&gt;&lt;ref-type name="Journal Article"&gt;17&lt;/ref-type&gt;&lt;contributors&gt;&lt;authors&gt;&lt;author&gt;Urrunaga-Pastor, Diego&lt;/author&gt;&lt;author&gt;Herrera-Añazco, Percy&lt;/author&gt;&lt;author&gt;Uyen-Cateriano, Angela&lt;/author&gt;&lt;author&gt;Toro-Huamanchumo, Carlos J&lt;/author&gt;&lt;author&gt;Rodriguez-Morales, Alfonso J&lt;/author&gt;&lt;author&gt;Hernandez, Adrian V&lt;/author&gt;&lt;author&gt;Benites-Zapata, Vicente A&lt;/author&gt;&lt;author&gt;Bendezu-Quispe, Guido&lt;/author&gt;&lt;/authors&gt;&lt;/contributors&gt;&lt;titles&gt;&lt;title&gt;Prevalence and factors associated with parents’ non-intention to vaccinate their children and adolescents against COVID-19 in Latin America and the Caribbean&lt;/title&gt;&lt;secondary-title&gt;Vaccines&lt;/secondary-title&gt;&lt;/titles&gt;&lt;periodical&gt;&lt;full-title&gt;Vaccines&lt;/full-title&gt;&lt;/periodical&gt;&lt;pages&gt;1303&lt;/pages&gt;&lt;volume&gt;9&lt;/volume&gt;&lt;number&gt;11&lt;/number&gt;&lt;dates&gt;&lt;year&gt;2021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2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80346F2" w14:textId="4C1181CE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10C59F50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witzerland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55 days</w:t>
            </w:r>
          </w:p>
        </w:tc>
        <w:tc>
          <w:tcPr>
            <w:tcW w:w="687" w:type="pct"/>
          </w:tcPr>
          <w:p w14:paraId="087D7B09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27,740</w:t>
            </w:r>
          </w:p>
        </w:tc>
      </w:tr>
      <w:tr w:rsidR="00A155C5" w:rsidRPr="00190FB8" w14:paraId="00C3600B" w14:textId="77777777" w:rsidTr="00A155C5">
        <w:tc>
          <w:tcPr>
            <w:tcW w:w="1071" w:type="pct"/>
          </w:tcPr>
          <w:p w14:paraId="1818834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Shmuel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hmueli&lt;/Author&gt;&lt;Year&gt;2021&lt;/Year&gt;&lt;RecNum&gt;90&lt;/RecNum&gt;&lt;DisplayText&gt;(96)&lt;/DisplayText&gt;&lt;record&gt;&lt;rec-number&gt;90&lt;/rec-number&gt;&lt;foreign-keys&gt;&lt;key app="EN" db-id="9xvrf29dmatrsqetppwxt0fgxsesvaz5v05r" timestamp="1662768844"&gt;90&lt;/key&gt;&lt;/foreign-keys&gt;&lt;ref-type name="Journal Article"&gt;17&lt;/ref-type&gt;&lt;contributors&gt;&lt;authors&gt;&lt;author&gt;Shmueli, Liora&lt;/author&gt;&lt;/authors&gt;&lt;/contributors&gt;&lt;titles&gt;&lt;title&gt;Parents’ intention to vaccinate their 5-11 years old children with the COVID-19 vaccine: rates, predictors and the role of incentives&lt;/title&gt;&lt;secondary-title&gt;medRxiv&lt;/secondary-title&gt;&lt;/titles&gt;&lt;periodical&gt;&lt;full-title&gt;medRxiv&lt;/full-title&gt;&lt;/periodical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F71A19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5504943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srael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 days</w:t>
            </w:r>
          </w:p>
        </w:tc>
        <w:tc>
          <w:tcPr>
            <w:tcW w:w="687" w:type="pct"/>
          </w:tcPr>
          <w:p w14:paraId="3417667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12</w:t>
            </w:r>
          </w:p>
        </w:tc>
      </w:tr>
      <w:tr w:rsidR="00A155C5" w:rsidRPr="00190FB8" w14:paraId="2DA1F173" w14:textId="77777777" w:rsidTr="00A155C5">
        <w:tc>
          <w:tcPr>
            <w:tcW w:w="1071" w:type="pct"/>
          </w:tcPr>
          <w:p w14:paraId="624833E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W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21&lt;/Year&gt;&lt;RecNum&gt;91&lt;/RecNum&gt;&lt;DisplayText&gt;(97)&lt;/DisplayText&gt;&lt;record&gt;&lt;rec-number&gt;91&lt;/rec-number&gt;&lt;foreign-keys&gt;&lt;key app="EN" db-id="9xvrf29dmatrsqetppwxt0fgxsesvaz5v05r" timestamp="1662768844"&gt;91&lt;/key&gt;&lt;/foreign-keys&gt;&lt;ref-type name="Journal Article"&gt;17&lt;/ref-type&gt;&lt;contributors&gt;&lt;authors&gt;&lt;author&gt;Wang, Jianli&lt;/author&gt;&lt;author&gt;Ji, Qianqian&lt;/author&gt;&lt;author&gt;Dong, Shuheng&lt;/author&gt;&lt;author&gt;Zhao, Shuangyu&lt;/author&gt;&lt;author&gt;Li, Xinchen&lt;/author&gt;&lt;author&gt;Zhu, Qiuqi&lt;/author&gt;&lt;author&gt;Long, Sigui&lt;/author&gt;&lt;author&gt;Zhang, Jingjing&lt;/author&gt;&lt;author&gt;Jin, Hui&lt;/author&gt;&lt;/authors&gt;&lt;/contributors&gt;&lt;titles&gt;&lt;title&gt;Factors Influencing Vaccine Hesitancy in China: A Qualitative Study&lt;/title&gt;&lt;secondary-title&gt;Vaccines&lt;/secondary-title&gt;&lt;/titles&gt;&lt;periodical&gt;&lt;full-title&gt;Vaccines&lt;/full-title&gt;&lt;/periodical&gt;&lt;pages&gt;1291&lt;/pages&gt;&lt;volume&gt;9&lt;/volume&gt;&lt;number&gt;11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6FCF23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Qualitative study</w:t>
            </w:r>
          </w:p>
        </w:tc>
        <w:tc>
          <w:tcPr>
            <w:tcW w:w="1255" w:type="pct"/>
          </w:tcPr>
          <w:p w14:paraId="30E4716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0 days</w:t>
            </w:r>
          </w:p>
        </w:tc>
        <w:tc>
          <w:tcPr>
            <w:tcW w:w="687" w:type="pct"/>
          </w:tcPr>
          <w:p w14:paraId="46E0802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2</w:t>
            </w:r>
          </w:p>
        </w:tc>
      </w:tr>
      <w:tr w:rsidR="00A155C5" w:rsidRPr="00190FB8" w14:paraId="104A7AD1" w14:textId="77777777" w:rsidTr="00A155C5">
        <w:tc>
          <w:tcPr>
            <w:tcW w:w="1071" w:type="pct"/>
          </w:tcPr>
          <w:p w14:paraId="38B89DF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Wisniak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isniak&lt;/Author&gt;&lt;Year&gt;2021&lt;/Year&gt;&lt;RecNum&gt;92&lt;/RecNum&gt;&lt;DisplayText&gt;(98)&lt;/DisplayText&gt;&lt;record&gt;&lt;rec-number&gt;92&lt;/rec-number&gt;&lt;foreign-keys&gt;&lt;key app="EN" db-id="9xvrf29dmatrsqetppwxt0fgxsesvaz5v05r" timestamp="1662768844"&gt;92&lt;/key&gt;&lt;/foreign-keys&gt;&lt;ref-type name="Journal Article"&gt;17&lt;/ref-type&gt;&lt;contributors&gt;&lt;authors&gt;&lt;author&gt;Wisniak, Ania&lt;/author&gt;&lt;author&gt;Baysson, Hélène&lt;/author&gt;&lt;author&gt;Pullen, Nick&lt;/author&gt;&lt;author&gt;Nehme, Mayssam&lt;/author&gt;&lt;author&gt;Pennacchio, Francesco&lt;/author&gt;&lt;author&gt;Zaballa, María-Eugenia&lt;/author&gt;&lt;author&gt;Guessous, Idris&lt;/author&gt;&lt;author&gt;Stringhini, Silvia&lt;/author&gt;&lt;author&gt;Specchio-COVID19 study group&lt;/author&gt;&lt;/authors&gt;&lt;/contributors&gt;&lt;titles&gt;&lt;title&gt;COVID-19 vaccination acceptance in the canton of Geneva: a cross-sectional population-based study&lt;/title&gt;&lt;secondary-title&gt;medRxiv&lt;/secondary-title&gt;&lt;/titles&gt;&lt;periodical&gt;&lt;full-title&gt;medRxiv&lt;/full-title&gt;&lt;/periodical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D91211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3AF3BB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witzerland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6 days</w:t>
            </w:r>
          </w:p>
        </w:tc>
        <w:tc>
          <w:tcPr>
            <w:tcW w:w="687" w:type="pct"/>
          </w:tcPr>
          <w:p w14:paraId="54926C1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39</w:t>
            </w:r>
          </w:p>
        </w:tc>
      </w:tr>
      <w:tr w:rsidR="00A155C5" w:rsidRPr="00190FB8" w14:paraId="72E20659" w14:textId="77777777" w:rsidTr="00A155C5">
        <w:tc>
          <w:tcPr>
            <w:tcW w:w="1071" w:type="pct"/>
          </w:tcPr>
          <w:p w14:paraId="1456551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X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Xu&lt;/Author&gt;&lt;Year&gt;2021&lt;/Year&gt;&lt;RecNum&gt;93&lt;/RecNum&gt;&lt;DisplayText&gt;(99)&lt;/DisplayText&gt;&lt;record&gt;&lt;rec-number&gt;93&lt;/rec-number&gt;&lt;foreign-keys&gt;&lt;key app="EN" db-id="9xvrf29dmatrsqetppwxt0fgxsesvaz5v05r" timestamp="1662768844"&gt;93&lt;/key&gt;&lt;/foreign-keys&gt;&lt;ref-type name="Journal Article"&gt;17&lt;/ref-type&gt;&lt;contributors&gt;&lt;authors&gt;&lt;author&gt;Xu, Yunyun&lt;/author&gt;&lt;author&gt;Xu, Dongjuan&lt;/author&gt;&lt;author&gt;Luo, Liyan&lt;/author&gt;&lt;author&gt;Ma, Fengqiao&lt;/author&gt;&lt;author&gt;Wang, Ping&lt;/author&gt;&lt;author&gt;Li, Hongfei&lt;/author&gt;&lt;author&gt;Li, Qing&lt;/author&gt;&lt;author&gt;Wei, Lianyan&lt;/author&gt;&lt;author&gt;Diao, Jiuzhou&lt;/author&gt;&lt;author&gt;Liu, Yuanyuan&lt;/author&gt;&lt;/authors&gt;&lt;/contributors&gt;&lt;titles&gt;&lt;title&gt;A Cross-Sectional Survey on COVID-19 Vaccine Hesitancy Among Parents From Shandong vs. Zhejiang&lt;/title&gt;&lt;secondary-title&gt;Frontiers in public health&lt;/secondary-title&gt;&lt;/titles&gt;&lt;periodical&gt;&lt;full-title&gt;Frontiers in Public Health&lt;/full-title&gt;&lt;/periodical&gt;&lt;pages&gt;1722&lt;/pages&gt;&lt;dates&gt;&lt;year&gt;2021&lt;/year&gt;&lt;/dates&gt;&lt;isbn&gt;2296-256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9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F0AC01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6A786522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Malays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4 days</w:t>
            </w:r>
          </w:p>
        </w:tc>
        <w:tc>
          <w:tcPr>
            <w:tcW w:w="687" w:type="pct"/>
          </w:tcPr>
          <w:p w14:paraId="27CCB25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74</w:t>
            </w:r>
          </w:p>
        </w:tc>
      </w:tr>
      <w:tr w:rsidR="00A155C5" w:rsidRPr="00190FB8" w14:paraId="4987B76F" w14:textId="77777777" w:rsidTr="00A155C5">
        <w:tc>
          <w:tcPr>
            <w:tcW w:w="1071" w:type="pct"/>
          </w:tcPr>
          <w:p w14:paraId="641A694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Verge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Verger&lt;/Author&gt;&lt;Year&gt;2021&lt;/Year&gt;&lt;RecNum&gt;94&lt;/RecNum&gt;&lt;DisplayText&gt;(100)&lt;/DisplayText&gt;&lt;record&gt;&lt;rec-number&gt;94&lt;/rec-number&gt;&lt;foreign-keys&gt;&lt;key app="EN" db-id="9xvrf29dmatrsqetppwxt0fgxsesvaz5v05r" timestamp="1662768844"&gt;94&lt;/key&gt;&lt;/foreign-keys&gt;&lt;ref-type name="Journal Article"&gt;17&lt;/ref-type&gt;&lt;contributors&gt;&lt;authors&gt;&lt;author&gt;Verger, Pierre&lt;/author&gt;&lt;author&gt;Peretti-Watel, Patrick&lt;/author&gt;&lt;author&gt;Gagneux-Brunon, Amandine&lt;/author&gt;&lt;author&gt;Botelho-Nevers, Elisabeth&lt;/author&gt;&lt;author&gt;Sanchez, Alvaro&lt;/author&gt;&lt;author&gt;Gauna, Fatima&lt;/author&gt;&lt;author&gt;Fressard, Lisa&lt;/author&gt;&lt;author&gt;Bonneton, Marion&lt;/author&gt;&lt;author&gt;Launay, Odile&lt;/author&gt;&lt;author&gt;Ward, Jeremy K&lt;/author&gt;&lt;/authors&gt;&lt;/contributors&gt;&lt;titles&gt;&lt;title&gt;Acceptance of childhood and adolescent vaccination against COVID-19 in France: a national cross-sectional study in May 2021&lt;/title&gt;&lt;secondary-title&gt;Human vaccines &amp;amp; immunotherapeutics&lt;/secondary-title&gt;&lt;/titles&gt;&lt;periodical&gt;&lt;full-title&gt;Human Vaccines &amp;amp; Immunotherapeutics&lt;/full-title&gt;&lt;/periodical&gt;&lt;pages&gt;1-7&lt;/pages&gt;&lt;dates&gt;&lt;year&gt;2021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444FC9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59B111C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France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4 days</w:t>
            </w:r>
          </w:p>
        </w:tc>
        <w:tc>
          <w:tcPr>
            <w:tcW w:w="687" w:type="pct"/>
          </w:tcPr>
          <w:p w14:paraId="68EC3A5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533</w:t>
            </w:r>
          </w:p>
        </w:tc>
      </w:tr>
      <w:tr w:rsidR="00A155C5" w:rsidRPr="00190FB8" w14:paraId="5FC86019" w14:textId="77777777" w:rsidTr="00A155C5">
        <w:tc>
          <w:tcPr>
            <w:tcW w:w="1071" w:type="pct"/>
          </w:tcPr>
          <w:p w14:paraId="7694F94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Thunstrom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hunström&lt;/Author&gt;&lt;Year&gt;2021&lt;/Year&gt;&lt;RecNum&gt;95&lt;/RecNum&gt;&lt;DisplayText&gt;(101)&lt;/DisplayText&gt;&lt;record&gt;&lt;rec-number&gt;95&lt;/rec-number&gt;&lt;foreign-keys&gt;&lt;key app="EN" db-id="9xvrf29dmatrsqetppwxt0fgxsesvaz5v05r" timestamp="1662768844"&gt;95&lt;/key&gt;&lt;/foreign-keys&gt;&lt;ref-type name="Journal Article"&gt;17&lt;/ref-type&gt;&lt;contributors&gt;&lt;authors&gt;&lt;author&gt;Thunström, Linda&lt;/author&gt;&lt;author&gt;Ashworth, Madison&lt;/author&gt;&lt;author&gt;Finnoff, David&lt;/author&gt;&lt;author&gt;Newbold, Stephen C&lt;/author&gt;&lt;/authors&gt;&lt;/contributors&gt;&lt;titles&gt;&lt;title&gt;Hesitancy toward a COVID-19 vaccine&lt;/title&gt;&lt;secondary-title&gt;Ecohealth&lt;/secondary-title&gt;&lt;/titles&gt;&lt;periodical&gt;&lt;full-title&gt;Ecohealth&lt;/full-title&gt;&lt;/periodical&gt;&lt;pages&gt;44-60&lt;/pages&gt;&lt;volume&gt;18&lt;/volume&gt;&lt;number&gt;1&lt;/number&gt;&lt;dates&gt;&lt;year&gt;2021&lt;/year&gt;&lt;/dates&gt;&lt;isbn&gt;1612-9210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C2B544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54E33F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142B64D8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56</w:t>
            </w:r>
          </w:p>
        </w:tc>
      </w:tr>
      <w:tr w:rsidR="00A85EE6" w:rsidRPr="00190FB8" w14:paraId="6213AB57" w14:textId="77777777" w:rsidTr="00A155C5">
        <w:tc>
          <w:tcPr>
            <w:tcW w:w="1071" w:type="pct"/>
          </w:tcPr>
          <w:p w14:paraId="251B90AD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Yadet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adete&lt;/Author&gt;&lt;Year&gt;2021&lt;/Year&gt;&lt;RecNum&gt;96&lt;/RecNum&gt;&lt;DisplayText&gt;(102)&lt;/DisplayText&gt;&lt;record&gt;&lt;rec-number&gt;96&lt;/rec-number&gt;&lt;foreign-keys&gt;&lt;key app="EN" db-id="9xvrf29dmatrsqetppwxt0fgxsesvaz5v05r" timestamp="1662768844"&gt;96&lt;/key&gt;&lt;/foreign-keys&gt;&lt;ref-type name="Journal Article"&gt;17&lt;/ref-type&gt;&lt;contributors&gt;&lt;authors&gt;&lt;author&gt;Yadete, Tesfaye&lt;/author&gt;&lt;author&gt;Batra, Kavita&lt;/author&gt;&lt;author&gt;Netski, Dale M&lt;/author&gt;&lt;author&gt;Antonio, Sabrina&lt;/author&gt;&lt;author&gt;Patros, Michael J&lt;/author&gt;&lt;author&gt;Bester, Johan C&lt;/author&gt;&lt;/authors&gt;&lt;/contributors&gt;&lt;titles&gt;&lt;title&gt;Assessing acceptability of COVID-19 vaccine booster dose among adult Americans: A cross-sectional study&lt;/title&gt;&lt;secondary-title&gt;Vaccines&lt;/secondary-title&gt;&lt;/titles&gt;&lt;periodical&gt;&lt;full-title&gt;Vaccines&lt;/full-title&gt;&lt;/periodical&gt;&lt;pages&gt;1424&lt;/pages&gt;&lt;volume&gt;9&lt;/volume&gt;&lt;number&gt;12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D89FE69" w14:textId="13034FA5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21F1D983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 days</w:t>
            </w:r>
          </w:p>
        </w:tc>
        <w:tc>
          <w:tcPr>
            <w:tcW w:w="687" w:type="pct"/>
          </w:tcPr>
          <w:p w14:paraId="5632487C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138</w:t>
            </w:r>
          </w:p>
        </w:tc>
      </w:tr>
      <w:tr w:rsidR="00A155C5" w:rsidRPr="00190FB8" w14:paraId="72A4B29D" w14:textId="77777777" w:rsidTr="00A155C5">
        <w:tc>
          <w:tcPr>
            <w:tcW w:w="1071" w:type="pct"/>
          </w:tcPr>
          <w:p w14:paraId="27A110D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isho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ishore&lt;/Author&gt;&lt;Year&gt;2021&lt;/Year&gt;&lt;RecNum&gt;97&lt;/RecNum&gt;&lt;DisplayText&gt;(103)&lt;/DisplayText&gt;&lt;record&gt;&lt;rec-number&gt;97&lt;/rec-number&gt;&lt;foreign-keys&gt;&lt;key app="EN" db-id="9xvrf29dmatrsqetppwxt0fgxsesvaz5v05r" timestamp="1662768844"&gt;97&lt;/key&gt;&lt;/foreign-keys&gt;&lt;ref-type name="Journal Article"&gt;17&lt;/ref-type&gt;&lt;contributors&gt;&lt;authors&gt;&lt;author&gt;Kishore, Jugal&lt;/author&gt;&lt;author&gt;Venkatesh, U&lt;/author&gt;&lt;author&gt;Ghai, Glory&lt;/author&gt;&lt;/authors&gt;&lt;/contributors&gt;&lt;titles&gt;&lt;title&gt;Perception and attitude towards COVID-19 vaccination: A preliminary online survey from India&lt;/title&gt;&lt;secondary-title&gt;Journal of Family Medicine and Primary Care&lt;/secondary-title&gt;&lt;/titles&gt;&lt;periodical&gt;&lt;full-title&gt;Journal of Family Medicine and Primary Care&lt;/full-title&gt;&lt;/periodical&gt;&lt;pages&gt;3116&lt;/pages&gt;&lt;volume&gt;10&lt;/volume&gt;&lt;number&gt;8&lt;/number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90F8841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3EB0D64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nd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6 days</w:t>
            </w:r>
          </w:p>
        </w:tc>
        <w:tc>
          <w:tcPr>
            <w:tcW w:w="687" w:type="pct"/>
          </w:tcPr>
          <w:p w14:paraId="3B6D7EC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7</w:t>
            </w:r>
          </w:p>
        </w:tc>
      </w:tr>
      <w:tr w:rsidR="00A155C5" w:rsidRPr="00190FB8" w14:paraId="5F083206" w14:textId="77777777" w:rsidTr="00A155C5">
        <w:tc>
          <w:tcPr>
            <w:tcW w:w="1071" w:type="pct"/>
          </w:tcPr>
          <w:p w14:paraId="33651E9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akont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akonti&lt;/Author&gt;&lt;Year&gt;2021&lt;/Year&gt;&lt;RecNum&gt;98&lt;/RecNum&gt;&lt;DisplayText&gt;(104)&lt;/DisplayText&gt;&lt;record&gt;&lt;rec-number&gt;98&lt;/rec-number&gt;&lt;foreign-keys&gt;&lt;key app="EN" db-id="9xvrf29dmatrsqetppwxt0fgxsesvaz5v05r" timestamp="1662768844"&gt;98&lt;/key&gt;&lt;/foreign-keys&gt;&lt;ref-type name="Journal Article"&gt;17&lt;/ref-type&gt;&lt;contributors&gt;&lt;authors&gt;&lt;author&gt;Fakonti, Georgia&lt;/author&gt;&lt;author&gt;Kyprianidou, Maria&lt;/author&gt;&lt;author&gt;Toumbis, Giannos&lt;/author&gt;&lt;author&gt;Giannakou, Konstantinos&lt;/author&gt;&lt;/authors&gt;&lt;/contributors&gt;&lt;titles&gt;&lt;title&gt;Attitudes and acceptance of COVID-19 vaccination among nurses and midwives in Cyprus: a cross-sectional survey&lt;/title&gt;&lt;secondary-title&gt;Frontiers in public health&lt;/secondary-title&gt;&lt;/titles&gt;&lt;periodical&gt;&lt;full-title&gt;Frontiers in Public Health&lt;/full-title&gt;&lt;/periodical&gt;&lt;pages&gt;481&lt;/pages&gt;&lt;volume&gt;9&lt;/volume&gt;&lt;dates&gt;&lt;year&gt;2021&lt;/year&gt;&lt;/dates&gt;&lt;isbn&gt;2296-256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953032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0ADFFB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1 days</w:t>
            </w:r>
          </w:p>
        </w:tc>
        <w:tc>
          <w:tcPr>
            <w:tcW w:w="687" w:type="pct"/>
          </w:tcPr>
          <w:p w14:paraId="7E38AB1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33</w:t>
            </w:r>
          </w:p>
        </w:tc>
      </w:tr>
      <w:tr w:rsidR="00A155C5" w:rsidRPr="00190FB8" w14:paraId="4C15608D" w14:textId="77777777" w:rsidTr="00A155C5">
        <w:tc>
          <w:tcPr>
            <w:tcW w:w="1071" w:type="pct"/>
          </w:tcPr>
          <w:p w14:paraId="5873F18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njorin et al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njorin&lt;/Author&gt;&lt;Year&gt;2021&lt;/Year&gt;&lt;RecNum&gt;99&lt;/RecNum&gt;&lt;DisplayText&gt;(105)&lt;/DisplayText&gt;&lt;record&gt;&lt;rec-number&gt;99&lt;/rec-number&gt;&lt;foreign-keys&gt;&lt;key app="EN" db-id="9xvrf29dmatrsqetppwxt0fgxsesvaz5v05r" timestamp="1662768845"&gt;99&lt;/key&gt;&lt;/foreign-keys&gt;&lt;ref-type name="Journal Article"&gt;17&lt;/ref-type&gt;&lt;contributors&gt;&lt;authors&gt;&lt;author&gt;Anjorin, AbdulAzeez A&lt;/author&gt;&lt;author&gt;Odetokun, Ismail A&lt;/author&gt;&lt;author&gt;Abioye, Ajibola I&lt;/author&gt;&lt;author&gt;Elnadi, Hager&lt;/author&gt;&lt;author&gt;Umoren, Mfon Valencia&lt;/author&gt;&lt;author&gt;Damaris, Bamu F&lt;/author&gt;&lt;author&gt;Eyedo, Joseph&lt;/author&gt;&lt;author&gt;Umar, Haruna I&lt;/author&gt;&lt;author&gt;Nyandwi, Jean B&lt;/author&gt;&lt;author&gt;Abdalla, Mena M&lt;/author&gt;&lt;/authors&gt;&lt;/contributors&gt;&lt;titles&gt;&lt;title&gt;Will Africans take COVID-19 vaccination?&lt;/title&gt;&lt;secondary-title&gt;PloS one&lt;/secondary-title&gt;&lt;/titles&gt;&lt;periodical&gt;&lt;full-title&gt;PloS one&lt;/full-title&gt;&lt;/periodical&gt;&lt;pages&gt;e0260575&lt;/pages&gt;&lt;volume&gt;16&lt;/volume&gt;&lt;number&gt;12&lt;/number&gt;&lt;dates&gt;&lt;year&gt;2021&lt;/year&gt;&lt;/dates&gt;&lt;isbn&gt;1932-6203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305068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22D958DE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frica</w:t>
            </w:r>
          </w:p>
        </w:tc>
        <w:tc>
          <w:tcPr>
            <w:tcW w:w="687" w:type="pct"/>
          </w:tcPr>
          <w:p w14:paraId="07330A0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86</w:t>
            </w:r>
          </w:p>
        </w:tc>
      </w:tr>
      <w:tr w:rsidR="00A155C5" w:rsidRPr="00190FB8" w14:paraId="3A1F0498" w14:textId="77777777" w:rsidTr="00A155C5">
        <w:tc>
          <w:tcPr>
            <w:tcW w:w="1071" w:type="pct"/>
          </w:tcPr>
          <w:p w14:paraId="6B25D42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Ennaceur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and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Al-Mohaithef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Ennaceur&lt;/Author&gt;&lt;Year&gt;2022&lt;/Year&gt;&lt;RecNum&gt;100&lt;/RecNum&gt;&lt;DisplayText&gt;(106)&lt;/DisplayText&gt;&lt;record&gt;&lt;rec-number&gt;100&lt;/rec-number&gt;&lt;foreign-keys&gt;&lt;key app="EN" db-id="9xvrf29dmatrsqetppwxt0fgxsesvaz5v05r" timestamp="1662768845"&gt;100&lt;/key&gt;&lt;/foreign-keys&gt;&lt;ref-type name="Journal Article"&gt;17&lt;/ref-type&gt;&lt;contributors&gt;&lt;authors&gt;&lt;author&gt;Ennaceur, Soukaina&lt;/author&gt;&lt;author&gt;Al-Mohaithef, Mohammed&lt;/author&gt;&lt;/authors&gt;&lt;/contributors&gt;&lt;titles&gt;&lt;title&gt;Parents’ Willingness to Vaccinate Children against COVID-19 in Saudi Arabia: A Cross-Sectional Study&lt;/title&gt;&lt;secondary-title&gt;Vaccines&lt;/secondary-title&gt;&lt;/titles&gt;&lt;periodical&gt;&lt;full-title&gt;Vaccines&lt;/full-title&gt;&lt;/periodical&gt;&lt;pages&gt;156&lt;/pages&gt;&lt;volume&gt;10&lt;/volume&gt;&lt;number&gt;2&lt;/number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549526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8EA4EA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0 days</w:t>
            </w:r>
          </w:p>
        </w:tc>
        <w:tc>
          <w:tcPr>
            <w:tcW w:w="687" w:type="pct"/>
          </w:tcPr>
          <w:p w14:paraId="1FD7F00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79</w:t>
            </w:r>
          </w:p>
        </w:tc>
      </w:tr>
      <w:tr w:rsidR="00A155C5" w:rsidRPr="00190FB8" w14:paraId="727DA999" w14:textId="77777777" w:rsidTr="00A155C5">
        <w:tc>
          <w:tcPr>
            <w:tcW w:w="1071" w:type="pct"/>
          </w:tcPr>
          <w:p w14:paraId="530017D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l-</w:t>
            </w:r>
            <w:proofErr w:type="spellStart"/>
            <w:r>
              <w:rPr>
                <w:rFonts w:asciiTheme="majorBidi" w:hAnsiTheme="majorBidi" w:cstheme="majorBidi"/>
                <w:sz w:val="20"/>
                <w:szCs w:val="20"/>
              </w:rPr>
              <w:t>k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hlawi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-khlaiwi&lt;/Author&gt;&lt;Year&gt;2022&lt;/Year&gt;&lt;RecNum&gt;101&lt;/RecNum&gt;&lt;DisplayText&gt;(107)&lt;/DisplayText&gt;&lt;record&gt;&lt;rec-number&gt;101&lt;/rec-number&gt;&lt;foreign-keys&gt;&lt;key app="EN" db-id="9xvrf29dmatrsqetppwxt0fgxsesvaz5v05r" timestamp="1662768845"&gt;101&lt;/key&gt;&lt;/foreign-keys&gt;&lt;ref-type name="Journal Article"&gt;17&lt;/ref-type&gt;&lt;contributors&gt;&lt;authors&gt;&lt;author&gt;Al-khlaiwi, Thamir&lt;/author&gt;&lt;author&gt;Meo, Sultan Ayoub&lt;/author&gt;&lt;author&gt;Almousa, Hamad Abdulaziz&lt;/author&gt;&lt;author&gt;Almebki, Abdulrahman Ahmed&lt;/author&gt;&lt;author&gt;Albawardy, Mansour Khalid&lt;/author&gt;&lt;author&gt;Alshurafa, Hassan Haider&lt;/author&gt;&lt;author&gt;Althunayan, Meshal Abdulaziz&lt;/author&gt;&lt;author&gt;Alsayyari, Mohammed Sulaiman&lt;/author&gt;&lt;/authors&gt;&lt;/contributors&gt;&lt;titles&gt;&lt;title&gt;National COVID-19 Vaccine Program and Parent’s Perception to Vaccinate Their Children: A Cross-Sectional Study&lt;/title&gt;&lt;secondary-title&gt;Vaccines&lt;/secondary-title&gt;&lt;/titles&gt;&lt;periodical&gt;&lt;full-title&gt;Vaccines&lt;/full-title&gt;&lt;/periodical&gt;&lt;pages&gt;168&lt;/pages&gt;&lt;volume&gt;10&lt;/volume&gt;&lt;number&gt;2&lt;/number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59F0D5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1CF769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</w:t>
            </w:r>
          </w:p>
        </w:tc>
        <w:tc>
          <w:tcPr>
            <w:tcW w:w="687" w:type="pct"/>
          </w:tcPr>
          <w:p w14:paraId="0F05F46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04</w:t>
            </w:r>
          </w:p>
        </w:tc>
      </w:tr>
      <w:tr w:rsidR="00A155C5" w:rsidRPr="00190FB8" w14:paraId="73CDF946" w14:textId="77777777" w:rsidTr="00A155C5">
        <w:tc>
          <w:tcPr>
            <w:tcW w:w="1071" w:type="pct"/>
          </w:tcPr>
          <w:p w14:paraId="59E03A6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Bell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ell&lt;/Author&gt;&lt;Year&gt;2020&lt;/Year&gt;&lt;RecNum&gt;102&lt;/RecNum&gt;&lt;DisplayText&gt;(108)&lt;/DisplayText&gt;&lt;record&gt;&lt;rec-number&gt;102&lt;/rec-number&gt;&lt;foreign-keys&gt;&lt;key app="EN" db-id="9xvrf29dmatrsqetppwxt0fgxsesvaz5v05r" timestamp="1662768845"&gt;102&lt;/key&gt;&lt;/foreign-keys&gt;&lt;ref-type name="Journal Article"&gt;17&lt;/ref-type&gt;&lt;contributors&gt;&lt;authors&gt;&lt;author&gt;Bell, Sadie&lt;/author&gt;&lt;author&gt;Clarke, Richard&lt;/author&gt;&lt;author&gt;Mounier-Jack, Sandra&lt;/author&gt;&lt;author&gt;Walker, Jemma L&lt;/author&gt;&lt;author&gt;Paterson, Pauline&lt;/author&gt;&lt;/authors&gt;&lt;/contributors&gt;&lt;titles&gt;&lt;title&gt;Parents’ and guardians’ views on the acceptability of a future COVID-19 vaccine: A multi-methods study in England&lt;/title&gt;&lt;secondary-title&gt;Vaccine&lt;/secondary-title&gt;&lt;/titles&gt;&lt;periodical&gt;&lt;full-title&gt;Vaccine&lt;/full-title&gt;&lt;/periodical&gt;&lt;pages&gt;7789-7798&lt;/pages&gt;&lt;volume&gt;38&lt;/volume&gt;&lt;number&gt;49&lt;/number&gt;&lt;dates&gt;&lt;year&gt;2020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A2E84E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5AC42F8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K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2 days</w:t>
            </w:r>
          </w:p>
        </w:tc>
        <w:tc>
          <w:tcPr>
            <w:tcW w:w="687" w:type="pct"/>
          </w:tcPr>
          <w:p w14:paraId="2C91E36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52</w:t>
            </w:r>
          </w:p>
        </w:tc>
      </w:tr>
      <w:tr w:rsidR="00A85EE6" w:rsidRPr="00190FB8" w14:paraId="562C9E1C" w14:textId="77777777" w:rsidTr="00A155C5">
        <w:tc>
          <w:tcPr>
            <w:tcW w:w="1071" w:type="pct"/>
          </w:tcPr>
          <w:p w14:paraId="3FE0F33B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bookmarkStart w:id="2" w:name="_Hlk88963177"/>
            <w:bookmarkStart w:id="3" w:name="_Hlk98299477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Bono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no&lt;/Author&gt;&lt;Year&gt;2021&lt;/Year&gt;&lt;RecNum&gt;103&lt;/RecNum&gt;&lt;DisplayText&gt;(109)&lt;/DisplayText&gt;&lt;record&gt;&lt;rec-number&gt;103&lt;/rec-number&gt;&lt;foreign-keys&gt;&lt;key app="EN" db-id="9xvrf29dmatrsqetppwxt0fgxsesvaz5v05r" timestamp="1662768845"&gt;103&lt;/key&gt;&lt;/foreign-keys&gt;&lt;ref-type name="Journal Article"&gt;17&lt;/ref-type&gt;&lt;contributors&gt;&lt;authors&gt;&lt;author&gt;Bono, Suzanna Awang&lt;/author&gt;&lt;author&gt;Siau, Ching Sin&lt;/author&gt;&lt;author&gt;Chen, Won Sun&lt;/author&gt;&lt;author&gt;Low, Wah Yun&lt;/author&gt;&lt;author&gt;Faria de Moura Villela, Edlaine&lt;/author&gt;&lt;author&gt;Pengpid, Supa&lt;/author&gt;&lt;author&gt;Hasan, M Tasdik&lt;/author&gt;&lt;author&gt;Sessou, Philippe&lt;/author&gt;&lt;author&gt;Ditekemena, John D&lt;/author&gt;&lt;author&gt;Amodan, Bob Omoda&lt;/author&gt;&lt;/authors&gt;&lt;/contributors&gt;&lt;titles&gt;&lt;title&gt;Adults’ acceptance of COVID-19 vaccine for children in selected lower-and middle-income countries&lt;/title&gt;&lt;secondary-title&gt;Vaccines&lt;/secondary-title&gt;&lt;/titles&gt;&lt;periodical&gt;&lt;full-title&gt;Vaccines&lt;/full-title&gt;&lt;/periodical&gt;&lt;pages&gt;11&lt;/pages&gt;&lt;volume&gt;10&lt;/volume&gt;&lt;number&gt;1&lt;/number&gt;&lt;dates&gt;&lt;year&gt;2021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0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3E00191" w14:textId="0B1DE195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3A8D711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52 days</w:t>
            </w:r>
          </w:p>
        </w:tc>
        <w:tc>
          <w:tcPr>
            <w:tcW w:w="687" w:type="pct"/>
          </w:tcPr>
          <w:p w14:paraId="6F4F7446" w14:textId="77777777" w:rsidR="00A85EE6" w:rsidRPr="00190FB8" w:rsidRDefault="00A85EE6" w:rsidP="00A85EE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183</w:t>
            </w:r>
          </w:p>
        </w:tc>
      </w:tr>
      <w:tr w:rsidR="00A155C5" w:rsidRPr="00190FB8" w14:paraId="1EB92740" w14:textId="77777777" w:rsidTr="00A155C5">
        <w:tc>
          <w:tcPr>
            <w:tcW w:w="1071" w:type="pct"/>
          </w:tcPr>
          <w:p w14:paraId="08BA7B9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Galanis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alanis&lt;/Author&gt;&lt;Year&gt;2021&lt;/Year&gt;&lt;RecNum&gt;104&lt;/RecNum&gt;&lt;DisplayText&gt;(110)&lt;/DisplayText&gt;&lt;record&gt;&lt;rec-number&gt;104&lt;/rec-number&gt;&lt;foreign-keys&gt;&lt;key app="EN" db-id="9xvrf29dmatrsqetppwxt0fgxsesvaz5v05r" timestamp="1662768845"&gt;104&lt;/key&gt;&lt;/foreign-keys&gt;&lt;ref-type name="Journal Article"&gt;17&lt;/ref-type&gt;&lt;contributors&gt;&lt;authors&gt;&lt;author&gt;Galanis, Petros A&lt;/author&gt;&lt;author&gt;Vraka, Irene&lt;/author&gt;&lt;author&gt;Siskou, Olga&lt;/author&gt;&lt;author&gt;Konstantakopoulou, Olympia&lt;/author&gt;&lt;author&gt;Katsiroumpa, Aglaia&lt;/author&gt;&lt;author&gt;Moisoglou, Ioannis&lt;/author&gt;&lt;/authors&gt;&lt;/contributors&gt;&lt;titles&gt;&lt;title&gt;Predictors of real-world parents acceptance to vaccinate their children against the COVID-19&lt;/title&gt;&lt;secondary-title&gt;medRxiv&lt;/secondary-title&gt;&lt;/titles&gt;&lt;periodical&gt;&lt;full-title&gt;medRxiv&lt;/full-title&gt;&lt;/periodical&gt;&lt;dates&gt;&lt;year&gt;2021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5249E3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Cross-sectional online survey</w:t>
            </w:r>
          </w:p>
        </w:tc>
        <w:tc>
          <w:tcPr>
            <w:tcW w:w="1255" w:type="pct"/>
          </w:tcPr>
          <w:p w14:paraId="18D63A3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Greece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7 days</w:t>
            </w:r>
          </w:p>
        </w:tc>
        <w:tc>
          <w:tcPr>
            <w:tcW w:w="687" w:type="pct"/>
          </w:tcPr>
          <w:p w14:paraId="6D84E7A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656</w:t>
            </w:r>
          </w:p>
        </w:tc>
      </w:tr>
      <w:tr w:rsidR="00A155C5" w:rsidRPr="00190FB8" w14:paraId="2135C526" w14:textId="77777777" w:rsidTr="00A155C5">
        <w:tc>
          <w:tcPr>
            <w:tcW w:w="1071" w:type="pct"/>
          </w:tcPr>
          <w:p w14:paraId="402393B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uzman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uzman&lt;/Author&gt;&lt;Year&gt;2021&lt;/Year&gt;&lt;RecNum&gt;105&lt;/RecNum&gt;&lt;DisplayText&gt;(111)&lt;/DisplayText&gt;&lt;record&gt;&lt;rec-number&gt;105&lt;/rec-number&gt;&lt;foreign-keys&gt;&lt;key app="EN" db-id="9xvrf29dmatrsqetppwxt0fgxsesvaz5v05r" timestamp="1662768845"&gt;105&lt;/key&gt;&lt;/foreign-keys&gt;&lt;ref-type name="Journal Article"&gt;17&lt;/ref-type&gt;&lt;contributors&gt;&lt;authors&gt;&lt;author&gt;Guzman, C&lt;/author&gt;&lt;author&gt;Firew, T&lt;/author&gt;&lt;author&gt;Wagh, A&lt;/author&gt;&lt;author&gt;Stefan, B&lt;/author&gt;&lt;author&gt;Ruscica, A&lt;/author&gt;&lt;author&gt;Mitchell, C&lt;/author&gt;&lt;author&gt;Bollman, E&lt;/author&gt;&lt;author&gt;Depeter, K&lt;/author&gt;&lt;author&gt;Hu, N&lt;/author&gt;&lt;/authors&gt;&lt;/contributors&gt;&lt;titles&gt;&lt;title&gt;24 COVID-19 Vaccine Hesitancy Among Emergency Department Patients and Caregivers in New York City&lt;/title&gt;&lt;secondary-title&gt;Annals of Emergency Medicine&lt;/secondary-title&gt;&lt;/titles&gt;&lt;periodical&gt;&lt;full-title&gt;Annals of Emergency Medicine&lt;/full-title&gt;&lt;/periodical&gt;&lt;pages&gt;S12&lt;/pages&gt;&lt;volume&gt;78&lt;/volume&gt;&lt;number&gt;2&lt;/number&gt;&lt;dates&gt;&lt;year&gt;2021&lt;/year&gt;&lt;/dates&gt;&lt;isbn&gt;0196-0644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FE5FE8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2561C22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32632957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2</w:t>
            </w:r>
          </w:p>
        </w:tc>
      </w:tr>
      <w:tr w:rsidR="00A155C5" w:rsidRPr="00190FB8" w14:paraId="5942BEBC" w14:textId="77777777" w:rsidTr="00A155C5">
        <w:tc>
          <w:tcPr>
            <w:tcW w:w="1071" w:type="pct"/>
          </w:tcPr>
          <w:p w14:paraId="26D914C7" w14:textId="383CAD89" w:rsidR="00A155C5" w:rsidRPr="00190FB8" w:rsidRDefault="00AC50DA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AC50DA">
              <w:rPr>
                <w:rFonts w:asciiTheme="majorBidi" w:hAnsiTheme="majorBidi" w:cstheme="majorBidi"/>
                <w:sz w:val="20"/>
                <w:szCs w:val="20"/>
              </w:rPr>
              <w:t>Dubé</w:t>
            </w:r>
            <w:proofErr w:type="spellEnd"/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et al.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Dubé&lt;/Author&gt;&lt;Year&gt;2022&lt;/Year&gt;&lt;RecNum&gt;136&lt;/RecNum&gt;&lt;DisplayText&gt;(27)&lt;/DisplayText&gt;&lt;record&gt;&lt;rec-number&gt;136&lt;/rec-number&gt;&lt;foreign-keys&gt;&lt;key app="EN" db-id="sfrsdvxpm9vedmea5zfp95pnaz5f5ewazsfe" timestamp="1662800615"&gt;136&lt;/key&gt;&lt;/foreign-keys&gt;&lt;ref-type name="Journal Article"&gt;17&lt;/ref-type&gt;&lt;contributors&gt;&lt;authors&gt;&lt;author&gt;Dubé, Eve&lt;/author&gt;&lt;author&gt;Gagnon, Dominique&lt;/author&gt;&lt;author&gt;Pelletier, Catherine&lt;/author&gt;&lt;/authors&gt;&lt;/contributors&gt;&lt;titles&gt;&lt;title&gt;COVID-19 vaccination in 5-11 years old children: Drivers of vaccine hesitancy among parents in Quebec&lt;/title&gt;&lt;secondary-title&gt;Human Vaccines &amp;amp; Immunotherapeutics&lt;/secondary-title&gt;&lt;/titles&gt;&lt;periodical&gt;&lt;full-title&gt;Human vaccines &amp;amp; immunotherapeutics&lt;/full-title&gt;&lt;/periodical&gt;&lt;pages&gt;2028516&lt;/pages&gt;&lt;volume&gt;18&lt;/volume&gt;&lt;number&gt;1&lt;/number&gt;&lt;dates&gt;&lt;year&gt;2022&lt;/year&gt;&lt;/dates&gt;&lt;isbn&gt;2164-5515&lt;/isbn&gt;&lt;urls&gt;&lt;/urls&gt;&lt;/record&gt;&lt;/Cite&gt;&lt;/EndNote&gt;</w:instrTex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A155C5"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27)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0FEE531" w14:textId="1463CD86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7DAB6CE7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 days</w:t>
            </w:r>
          </w:p>
        </w:tc>
        <w:tc>
          <w:tcPr>
            <w:tcW w:w="687" w:type="pct"/>
          </w:tcPr>
          <w:p w14:paraId="347DCD8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8</w:t>
            </w:r>
          </w:p>
        </w:tc>
      </w:tr>
      <w:tr w:rsidR="00A155C5" w:rsidRPr="00190FB8" w14:paraId="04801821" w14:textId="77777777" w:rsidTr="00A155C5">
        <w:tc>
          <w:tcPr>
            <w:tcW w:w="1071" w:type="pct"/>
          </w:tcPr>
          <w:p w14:paraId="709C147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ishe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isher&lt;/Author&gt;&lt;Year&gt;2022&lt;/Year&gt;&lt;RecNum&gt;107&lt;/RecNum&gt;&lt;DisplayText&gt;(112)&lt;/DisplayText&gt;&lt;record&gt;&lt;rec-number&gt;107&lt;/rec-number&gt;&lt;foreign-keys&gt;&lt;key app="EN" db-id="9xvrf29dmatrsqetppwxt0fgxsesvaz5v05r" timestamp="1662768845"&gt;107&lt;/key&gt;&lt;/foreign-keys&gt;&lt;ref-type name="Journal Article"&gt;17&lt;/ref-type&gt;&lt;contributors&gt;&lt;authors&gt;&lt;author&gt;Fisher, Celia B&lt;/author&gt;&lt;author&gt;Bragard, Elise&lt;/author&gt;&lt;author&gt;Jaber, Rimah&lt;/author&gt;&lt;author&gt;Gray, Aaliyah&lt;/author&gt;&lt;/authors&gt;&lt;/contributors&gt;&lt;titles&gt;&lt;title&gt;COVID-19 Vaccine Hesitancy among Parents of Children under Five Years in the United States&lt;/title&gt;&lt;secondary-title&gt;Vaccines&lt;/secondary-title&gt;&lt;/titles&gt;&lt;periodical&gt;&lt;full-title&gt;Vaccines&lt;/full-title&gt;&lt;/periodical&gt;&lt;pages&gt;1313&lt;/pages&gt;&lt;volume&gt;10&lt;/volume&gt;&lt;number&gt;8&lt;/number&gt;&lt;dates&gt;&lt;year&gt;2022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EC97E08" w14:textId="53D0509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02F4D54C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05A776A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11</w:t>
            </w:r>
          </w:p>
        </w:tc>
      </w:tr>
      <w:tr w:rsidR="00A155C5" w:rsidRPr="00190FB8" w14:paraId="337A5822" w14:textId="77777777" w:rsidTr="00A155C5">
        <w:tc>
          <w:tcPr>
            <w:tcW w:w="1071" w:type="pct"/>
          </w:tcPr>
          <w:p w14:paraId="412A4F38" w14:textId="75C1B8A4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190FB8">
              <w:rPr>
                <w:rFonts w:asciiTheme="majorBidi" w:hAnsiTheme="majorBidi" w:cstheme="majorBidi"/>
                <w:sz w:val="20"/>
                <w:szCs w:val="20"/>
              </w:rPr>
              <w:t>Skeen</w:t>
            </w:r>
            <w:r w:rsidR="00D7785A"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keens&lt;/Author&gt;&lt;Year&gt;2022&lt;/Year&gt;&lt;RecNum&gt;134&lt;/RecNum&gt;&lt;DisplayText&gt;(51)&lt;/DisplayText&gt;&lt;record&gt;&lt;rec-number&gt;134&lt;/rec-number&gt;&lt;foreign-keys&gt;&lt;key app="EN" db-id="sfrsdvxpm9vedmea5zfp95pnaz5f5ewazsfe" timestamp="1662417483"&gt;134&lt;/key&gt;&lt;/foreign-keys&gt;&lt;ref-type name="Journal Article"&gt;17&lt;/ref-type&gt;&lt;contributors&gt;&lt;authors&gt;&lt;author&gt;Skeens, Micah A&lt;/author&gt;&lt;author&gt;Hill, Kylie&lt;/author&gt;&lt;author&gt;Olsavsky, Anna&lt;/author&gt;&lt;author&gt;Buff, Kimberly&lt;/author&gt;&lt;author&gt;Stevens, Jack&lt;/author&gt;&lt;author&gt;Akard, Terrah Foster&lt;/author&gt;&lt;author&gt;Shah, Nilay&lt;/author&gt;&lt;author&gt;Gerhardt, Cynthia A&lt;/author&gt;&lt;/authors&gt;&lt;/contributors&gt;&lt;titles&gt;&lt;title&gt;Factors affecting COVID‐19 vaccine hesitancy in parents of children with cancer&lt;/title&gt;&lt;secondary-title&gt;Pediatric blood &amp;amp; cancer&lt;/secondary-title&gt;&lt;/titles&gt;&lt;periodical&gt;&lt;full-title&gt;Pediatric blood &amp;amp; cancer&lt;/full-title&gt;&lt;/periodical&gt;&lt;pages&gt;e29707&lt;/pages&gt;&lt;volume&gt;69&lt;/volume&gt;&lt;number&gt;6&lt;/number&gt;&lt;dates&gt;&lt;year&gt;2022&lt;/year&gt;&lt;/dates&gt;&lt;isbn&gt;1545-5009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F2DEC7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6FD665DA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9 days</w:t>
            </w:r>
          </w:p>
        </w:tc>
        <w:tc>
          <w:tcPr>
            <w:tcW w:w="687" w:type="pct"/>
          </w:tcPr>
          <w:p w14:paraId="0F0E525C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91</w:t>
            </w:r>
          </w:p>
        </w:tc>
      </w:tr>
      <w:tr w:rsidR="00A155C5" w:rsidRPr="00190FB8" w14:paraId="621DE62D" w14:textId="77777777" w:rsidTr="00A155C5">
        <w:tc>
          <w:tcPr>
            <w:tcW w:w="1071" w:type="pct"/>
          </w:tcPr>
          <w:p w14:paraId="7793D97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itro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itro&lt;/Author&gt;&lt;Year&gt;2022&lt;/Year&gt;&lt;RecNum&gt;109&lt;/RecNum&gt;&lt;DisplayText&gt;(113)&lt;/DisplayText&gt;&lt;record&gt;&lt;rec-number&gt;109&lt;/rec-number&gt;&lt;foreign-keys&gt;&lt;key app="EN" db-id="9xvrf29dmatrsqetppwxt0fgxsesvaz5v05r" timestamp="1662768845"&gt;109&lt;/key&gt;&lt;/foreign-keys&gt;&lt;ref-type name="Journal Article"&gt;17&lt;/ref-type&gt;&lt;contributors&gt;&lt;authors&gt;&lt;author&gt;Kitro, Amornphat&lt;/author&gt;&lt;author&gt;Sirikul, Wachiranun&lt;/author&gt;&lt;author&gt;Dilokkhamaruk, Ekkamon&lt;/author&gt;&lt;author&gt;Sumitmoh, Gowgeat&lt;/author&gt;&lt;author&gt;Pasirayut, Sarisa&lt;/author&gt;&lt;author&gt;Wongcharoen, Amnart&lt;/author&gt;&lt;author&gt;Panumasvivat, Jinjuta&lt;/author&gt;&lt;author&gt;Ongprasert, Krongporn&lt;/author&gt;&lt;author&gt;Sapbamrer, Ratana&lt;/author&gt;&lt;/authors&gt;&lt;/contributors&gt;&lt;titles&gt;&lt;title&gt;COVID-19 vaccine hesitancy and influential factors among Thai parents and guardians to vaccinate their children&lt;/title&gt;&lt;secondary-title&gt;Vaccine: X&lt;/secondary-title&gt;&lt;/titles&gt;&lt;periodical&gt;&lt;full-title&gt;Vaccine: X&lt;/full-title&gt;&lt;/periodical&gt;&lt;pages&gt;100182&lt;/pages&gt;&lt;volume&gt;11&lt;/volume&gt;&lt;dates&gt;&lt;year&gt;2022&lt;/year&gt;&lt;/dates&gt;&lt;isbn&gt;2590-1362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E0B284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-sectional survey</w:t>
            </w:r>
          </w:p>
        </w:tc>
        <w:tc>
          <w:tcPr>
            <w:tcW w:w="1255" w:type="pct"/>
          </w:tcPr>
          <w:p w14:paraId="0D165CCF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Thailand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0 days</w:t>
            </w:r>
          </w:p>
        </w:tc>
        <w:tc>
          <w:tcPr>
            <w:tcW w:w="687" w:type="pct"/>
          </w:tcPr>
          <w:p w14:paraId="2DF3194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64</w:t>
            </w:r>
          </w:p>
        </w:tc>
      </w:tr>
      <w:tr w:rsidR="00A155C5" w:rsidRPr="00190FB8" w14:paraId="0BED15AB" w14:textId="77777777" w:rsidTr="00A155C5">
        <w:tc>
          <w:tcPr>
            <w:tcW w:w="1071" w:type="pct"/>
          </w:tcPr>
          <w:p w14:paraId="30143254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W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22&lt;/Year&gt;&lt;RecNum&gt;110&lt;/RecNum&gt;&lt;DisplayText&gt;(114)&lt;/DisplayText&gt;&lt;record&gt;&lt;rec-number&gt;110&lt;/rec-number&gt;&lt;foreign-keys&gt;&lt;key app="EN" db-id="9xvrf29dmatrsqetppwxt0fgxsesvaz5v05r" timestamp="1662768845"&gt;110&lt;/key&gt;&lt;/foreign-keys&gt;&lt;ref-type name="Journal Article"&gt;17&lt;/ref-type&gt;&lt;contributors&gt;&lt;authors&gt;&lt;author&gt;Wang, Chia-shi&lt;/author&gt;&lt;author&gt;Doma, Rinchen&lt;/author&gt;&lt;author&gt;Westbrook, Adrianna L&lt;/author&gt;&lt;author&gt;Johnson, Jillian&lt;/author&gt;&lt;author&gt;Anderson, Evan J&lt;/author&gt;&lt;author&gt;Greenbaum, Larry A&lt;/author&gt;&lt;author&gt;Rana, Shaheen A&lt;/author&gt;&lt;author&gt;George, Roshan P&lt;/author&gt;&lt;author&gt;Garro, Rouba&lt;/author&gt;&lt;author&gt;Khanna-Farber, Anjali&lt;/author&gt;&lt;/authors&gt;&lt;/contributors&gt;&lt;titles&gt;&lt;title&gt;Vaccine Attitudes and COVID-19 Vaccine Intention Among Parents of Children With Kidney Disease or Primary Hypertension&lt;/title&gt;&lt;secondary-title&gt;American Journal of Kidney Diseases&lt;/secondary-title&gt;&lt;/titles&gt;&lt;periodical&gt;&lt;full-title&gt;American Journal of Kidney Diseases&lt;/full-title&gt;&lt;/periodical&gt;&lt;dates&gt;&lt;year&gt;2022&lt;/year&gt;&lt;/dates&gt;&lt;isbn&gt;0272-6386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1DB7C2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equential explanatory mixed method design</w:t>
            </w:r>
          </w:p>
        </w:tc>
        <w:tc>
          <w:tcPr>
            <w:tcW w:w="1255" w:type="pct"/>
          </w:tcPr>
          <w:p w14:paraId="2C36FAD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</w:t>
            </w:r>
          </w:p>
        </w:tc>
        <w:tc>
          <w:tcPr>
            <w:tcW w:w="687" w:type="pct"/>
          </w:tcPr>
          <w:p w14:paraId="54423B63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07</w:t>
            </w:r>
          </w:p>
        </w:tc>
      </w:tr>
      <w:tr w:rsidR="00A155C5" w:rsidRPr="00190FB8" w14:paraId="47C8DF21" w14:textId="77777777" w:rsidTr="00A155C5">
        <w:tc>
          <w:tcPr>
            <w:tcW w:w="1071" w:type="pct"/>
          </w:tcPr>
          <w:p w14:paraId="2164E64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hatatbeh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hatatbeh&lt;/Author&gt;&lt;Year&gt;2022&lt;/Year&gt;&lt;RecNum&gt;111&lt;/RecNum&gt;&lt;DisplayText&gt;(115)&lt;/DisplayText&gt;&lt;record&gt;&lt;rec-number&gt;111&lt;/rec-number&gt;&lt;foreign-keys&gt;&lt;key app="EN" db-id="9xvrf29dmatrsqetppwxt0fgxsesvaz5v05r" timestamp="1662768845"&gt;111&lt;/key&gt;&lt;/foreign-keys&gt;&lt;ref-type name="Journal Article"&gt;17&lt;/ref-type&gt;&lt;contributors&gt;&lt;authors&gt;&lt;author&gt;Khatatbeh, Moawiah&lt;/author&gt;&lt;author&gt;Albalas, Samir&lt;/author&gt;&lt;author&gt;Khatatbeh, Haitham&lt;/author&gt;&lt;author&gt;Momani, Waleed&lt;/author&gt;&lt;author&gt;Melhem, Omar&lt;/author&gt;&lt;author&gt;Al Omari, Omar&lt;/author&gt;&lt;author&gt;Tarhini, Zeinab&lt;/author&gt;&lt;author&gt;A’aqoulah, Ashraf&lt;/author&gt;&lt;author&gt;Al-Jubouri, Mohammed&lt;/author&gt;&lt;author&gt;Nashwan, Abdulqadir J&lt;/author&gt;&lt;/authors&gt;&lt;/contributors&gt;&lt;titles&gt;&lt;title&gt;Children’s rates of COVID-19 vaccination as reported by parents, vaccine hesitancy, and determinants of COVID-19 vaccine uptake among children: a multi-country study from the Eastern Mediterranean Region&lt;/title&gt;&lt;secondary-title&gt;BMC public health&lt;/secondary-title&gt;&lt;/titles&gt;&lt;periodical&gt;&lt;full-title&gt;BMC Public Health&lt;/full-title&gt;&lt;/periodical&gt;&lt;pages&gt;1-11&lt;/pages&gt;&lt;volume&gt;22&lt;/volume&gt;&lt;number&gt;1&lt;/number&gt;&lt;dates&gt;&lt;year&gt;2022&lt;/year&gt;&lt;/dates&gt;&lt;isbn&gt;1471-2458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6E35BF5" w14:textId="3091FDC2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ross</w:t>
            </w:r>
            <w:r w:rsidR="00344C2A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sectional descriptive design</w:t>
            </w:r>
          </w:p>
        </w:tc>
        <w:tc>
          <w:tcPr>
            <w:tcW w:w="1255" w:type="pct"/>
          </w:tcPr>
          <w:p w14:paraId="4B4B8CE3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Jordan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2C68B3D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744</w:t>
            </w:r>
          </w:p>
        </w:tc>
      </w:tr>
      <w:tr w:rsidR="00A155C5" w:rsidRPr="00190FB8" w14:paraId="3521F3C0" w14:textId="77777777" w:rsidTr="00A155C5">
        <w:tc>
          <w:tcPr>
            <w:tcW w:w="1071" w:type="pct"/>
          </w:tcPr>
          <w:p w14:paraId="0024D78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hazz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hazza&lt;/Author&gt;&lt;Year&gt;2022&lt;/Year&gt;&lt;RecNum&gt;112&lt;/RecNum&gt;&lt;DisplayText&gt;(116)&lt;/DisplayText&gt;&lt;record&gt;&lt;rec-number&gt;112&lt;/rec-number&gt;&lt;foreign-keys&gt;&lt;key app="EN" db-id="9xvrf29dmatrsqetppwxt0fgxsesvaz5v05r" timestamp="1662768845"&gt;112&lt;/key&gt;&lt;/foreign-keys&gt;&lt;ref-type name="Journal Article"&gt;17&lt;/ref-type&gt;&lt;contributors&gt;&lt;authors&gt;&lt;author&gt;Alhazza, Sultan F&lt;/author&gt;&lt;author&gt;Altalhi, Ali M&lt;/author&gt;&lt;author&gt;Alamri, Khaled M&lt;/author&gt;&lt;author&gt;Alenazi, Saleh S&lt;/author&gt;&lt;author&gt;Alqarni, Bader A&lt;/author&gt;&lt;author&gt;Almohaya, Abdulellah M&lt;/author&gt;&lt;/authors&gt;&lt;/contributors&gt;&lt;titles&gt;&lt;title&gt;Parents&amp;apos; Hesitancy to Vaccinate Their Children Against COVID-19, a Country-Wide Survey&lt;/title&gt;&lt;secondary-title&gt;Frontiers in Public Health&lt;/secondary-title&gt;&lt;/titles&gt;&lt;periodical&gt;&lt;full-title&gt;Frontiers in Public Health&lt;/full-title&gt;&lt;/periodical&gt;&lt;volume&gt;10&lt;/volume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06CDDB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0B8170A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 days</w:t>
            </w:r>
          </w:p>
        </w:tc>
        <w:tc>
          <w:tcPr>
            <w:tcW w:w="687" w:type="pct"/>
          </w:tcPr>
          <w:p w14:paraId="7FCB4BA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52</w:t>
            </w:r>
          </w:p>
        </w:tc>
      </w:tr>
      <w:tr w:rsidR="00A155C5" w:rsidRPr="00190FB8" w14:paraId="13F4508D" w14:textId="77777777" w:rsidTr="00A155C5">
        <w:tc>
          <w:tcPr>
            <w:tcW w:w="1071" w:type="pct"/>
          </w:tcPr>
          <w:p w14:paraId="7290DB7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ammershaimb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ammershaimb&lt;/Author&gt;&lt;Year&gt;2022&lt;/Year&gt;&lt;RecNum&gt;113&lt;/RecNum&gt;&lt;DisplayText&gt;(117)&lt;/DisplayText&gt;&lt;record&gt;&lt;rec-number&gt;113&lt;/rec-number&gt;&lt;foreign-keys&gt;&lt;key app="EN" db-id="9xvrf29dmatrsqetppwxt0fgxsesvaz5v05r" timestamp="1662768845"&gt;113&lt;/key&gt;&lt;/foreign-keys&gt;&lt;ref-type name="Journal Article"&gt;17&lt;/ref-type&gt;&lt;contributors&gt;&lt;authors&gt;&lt;author&gt;Hammershaimb, E Adrianne&lt;/author&gt;&lt;author&gt;Cole, Lyndsey D&lt;/author&gt;&lt;author&gt;Liang, Yuanyuan&lt;/author&gt;&lt;author&gt;Hendrich, Megan A&lt;/author&gt;&lt;author&gt;Das, Dhiman&lt;/author&gt;&lt;author&gt;Petrin, Robert&lt;/author&gt;&lt;author&gt;Cataldi, Jessica R&lt;/author&gt;&lt;author&gt;T O’Leary, Sean&lt;/author&gt;&lt;author&gt;Campbell, James D&lt;/author&gt;&lt;/authors&gt;&lt;/contributors&gt;&lt;titles&gt;&lt;title&gt;COVID-19 Vaccine Acceptance Among US Parents: A Nationally Representative Survey&lt;/title&gt;&lt;secondary-title&gt;Journal of the Pediatric Infectious Diseases Society&lt;/secondary-title&gt;&lt;/titles&gt;&lt;periodical&gt;&lt;full-title&gt;Journal of the Pediatric Infectious Diseases Society&lt;/full-title&gt;&lt;/periodical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A4193AB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cross- sectional survey</w:t>
            </w:r>
          </w:p>
        </w:tc>
        <w:tc>
          <w:tcPr>
            <w:tcW w:w="1255" w:type="pct"/>
          </w:tcPr>
          <w:p w14:paraId="00CADCC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5 days</w:t>
            </w:r>
          </w:p>
          <w:p w14:paraId="0184164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87" w:type="pct"/>
          </w:tcPr>
          <w:p w14:paraId="4357A225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034</w:t>
            </w:r>
          </w:p>
        </w:tc>
      </w:tr>
      <w:tr w:rsidR="00413720" w:rsidRPr="00190FB8" w14:paraId="4064CE00" w14:textId="77777777" w:rsidTr="00A155C5">
        <w:tc>
          <w:tcPr>
            <w:tcW w:w="1071" w:type="pct"/>
          </w:tcPr>
          <w:p w14:paraId="1EC2FA0E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uang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uang&lt;/Author&gt;&lt;Year&gt;2022&lt;/Year&gt;&lt;RecNum&gt;114&lt;/RecNum&gt;&lt;DisplayText&gt;(118)&lt;/DisplayText&gt;&lt;record&gt;&lt;rec-number&gt;114&lt;/rec-number&gt;&lt;foreign-keys&gt;&lt;key app="EN" db-id="9xvrf29dmatrsqetppwxt0fgxsesvaz5v05r" timestamp="1662768845"&gt;114&lt;/key&gt;&lt;/foreign-keys&gt;&lt;ref-type name="Journal Article"&gt;17&lt;/ref-type&gt;&lt;contributors&gt;&lt;authors&gt;&lt;author&gt;Huang, Li-Li&lt;/author&gt;&lt;author&gt;Yang, Yu-Pei&lt;/author&gt;&lt;author&gt;Mao, Hui-ping&lt;/author&gt;&lt;author&gt;Hu, Wei-wei&lt;/author&gt;&lt;author&gt;Jiang, Yan-hong&lt;/author&gt;&lt;author&gt;Jiesisibieke, Zhu Liduzi&lt;/author&gt;&lt;author&gt;Tung, Tao-Hsin&lt;/author&gt;&lt;/authors&gt;&lt;/contributors&gt;&lt;titles&gt;&lt;title&gt;Parental hesitancy towards vaccinating their children with a booster dose against COVID-19: Real-world evidence from Taizhou, China&lt;/title&gt;&lt;secondary-title&gt;Journal of Infection and Public Health&lt;/secondary-title&gt;&lt;/titles&gt;&lt;periodical&gt;&lt;full-title&gt;Journal of infection and public health&lt;/full-title&gt;&lt;/periodical&gt;&lt;dates&gt;&lt;year&gt;2022&lt;/year&gt;&lt;/dates&gt;&lt;isbn&gt;1876-0341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8FFB3D8" w14:textId="11B4A17F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44A32741" w14:textId="77777777" w:rsidR="00413720" w:rsidRPr="00A155C5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</w:t>
            </w:r>
          </w:p>
        </w:tc>
        <w:tc>
          <w:tcPr>
            <w:tcW w:w="687" w:type="pct"/>
          </w:tcPr>
          <w:p w14:paraId="4225D4E3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514</w:t>
            </w:r>
          </w:p>
        </w:tc>
      </w:tr>
      <w:tr w:rsidR="00413720" w:rsidRPr="00190FB8" w14:paraId="6842D65A" w14:textId="77777777" w:rsidTr="00A155C5">
        <w:tc>
          <w:tcPr>
            <w:tcW w:w="1071" w:type="pct"/>
          </w:tcPr>
          <w:p w14:paraId="763F9F0D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proofErr w:type="spellStart"/>
            <w:r>
              <w:rPr>
                <w:rFonts w:asciiTheme="majorBidi" w:hAnsiTheme="majorBidi" w:cstheme="majorBidi"/>
                <w:sz w:val="20"/>
                <w:szCs w:val="20"/>
              </w:rPr>
              <w:lastRenderedPageBreak/>
              <w:t>Miraglia</w:t>
            </w:r>
            <w:proofErr w:type="spellEnd"/>
            <w:r>
              <w:rPr>
                <w:rFonts w:asciiTheme="majorBidi" w:hAnsiTheme="majorBidi" w:cstheme="majorBidi"/>
                <w:sz w:val="20"/>
                <w:szCs w:val="20"/>
              </w:rPr>
              <w:t xml:space="preserve"> del </w:t>
            </w:r>
            <w:proofErr w:type="spellStart"/>
            <w:r w:rsidRPr="00190FB8">
              <w:rPr>
                <w:rFonts w:asciiTheme="majorBidi" w:hAnsiTheme="majorBidi" w:cstheme="majorBidi"/>
                <w:sz w:val="20"/>
                <w:szCs w:val="20"/>
              </w:rPr>
              <w:t>G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i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udice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iraglia del Giudice&lt;/Author&gt;&lt;Year&gt;2022&lt;/Year&gt;&lt;RecNum&gt;115&lt;/RecNum&gt;&lt;DisplayText&gt;(119)&lt;/DisplayText&gt;&lt;record&gt;&lt;rec-number&gt;115&lt;/rec-number&gt;&lt;foreign-keys&gt;&lt;key app="EN" db-id="9xvrf29dmatrsqetppwxt0fgxsesvaz5v05r" timestamp="1662768845"&gt;115&lt;/key&gt;&lt;/foreign-keys&gt;&lt;ref-type name="Journal Article"&gt;17&lt;/ref-type&gt;&lt;contributors&gt;&lt;authors&gt;&lt;author&gt;Miraglia del Giudice, Grazia&lt;/author&gt;&lt;author&gt;Napoli, Annalisa&lt;/author&gt;&lt;author&gt;Corea, Francesco&lt;/author&gt;&lt;author&gt;Folcarelli, Lucio&lt;/author&gt;&lt;author&gt;Angelillo, Italo Francesco&lt;/author&gt;&lt;/authors&gt;&lt;/contributors&gt;&lt;titles&gt;&lt;title&gt;Evaluating COVID-19 Vaccine Willingness and Hesitancy among Parents of Children Aged 5–11 Years with Chronic Conditions in Italy&lt;/title&gt;&lt;secondary-title&gt;Vaccines&lt;/secondary-title&gt;&lt;/titles&gt;&lt;periodical&gt;&lt;full-title&gt;Vaccines&lt;/full-title&gt;&lt;/periodical&gt;&lt;pages&gt;396&lt;/pages&gt;&lt;volume&gt;10&lt;/volume&gt;&lt;number&gt;3&lt;/number&gt;&lt;dates&gt;&lt;year&gt;2022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1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1C5B9C0" w14:textId="0FB76732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973B054" w14:textId="77777777" w:rsidR="00413720" w:rsidRPr="00A155C5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1 days</w:t>
            </w:r>
          </w:p>
        </w:tc>
        <w:tc>
          <w:tcPr>
            <w:tcW w:w="687" w:type="pct"/>
          </w:tcPr>
          <w:p w14:paraId="06403521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30</w:t>
            </w:r>
          </w:p>
        </w:tc>
      </w:tr>
      <w:tr w:rsidR="00413720" w:rsidRPr="00190FB8" w14:paraId="128A844A" w14:textId="77777777" w:rsidTr="00A155C5">
        <w:tc>
          <w:tcPr>
            <w:tcW w:w="1071" w:type="pct"/>
          </w:tcPr>
          <w:p w14:paraId="672630B5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heil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heil&lt;/Author&gt;&lt;Year&gt;2022&lt;/Year&gt;&lt;RecNum&gt;116&lt;/RecNum&gt;&lt;DisplayText&gt;(120)&lt;/DisplayText&gt;&lt;record&gt;&lt;rec-number&gt;116&lt;/rec-number&gt;&lt;foreign-keys&gt;&lt;key app="EN" db-id="9xvrf29dmatrsqetppwxt0fgxsesvaz5v05r" timestamp="1662768845"&gt;116&lt;/key&gt;&lt;/foreign-keys&gt;&lt;ref-type name="Journal Article"&gt;17&lt;/ref-type&gt;&lt;contributors&gt;&lt;authors&gt;&lt;author&gt;Kheil, Mira H&lt;/author&gt;&lt;author&gt;Jain, Deepti&lt;/author&gt;&lt;author&gt;Jomaa, Jamil&lt;/author&gt;&lt;author&gt;Askar, Brandon&lt;/author&gt;&lt;author&gt;Alcodray, Yasmeen&lt;/author&gt;&lt;author&gt;Wahbi, Shatha&lt;/author&gt;&lt;author&gt;Brikho, Salar&lt;/author&gt;&lt;author&gt;Kadouh, Ali&lt;/author&gt;&lt;author&gt;Harajli, Deanna&lt;/author&gt;&lt;author&gt;Jawad, Zain N&lt;/author&gt;&lt;/authors&gt;&lt;/contributors&gt;&lt;titles&gt;&lt;title&gt;COVID-19 Vaccine Hesitancy among Arab Americans&lt;/title&gt;&lt;secondary-title&gt;Vaccines&lt;/secondary-title&gt;&lt;/titles&gt;&lt;periodical&gt;&lt;full-title&gt;Vaccines&lt;/full-title&gt;&lt;/periodical&gt;&lt;pages&gt;610&lt;/pages&gt;&lt;volume&gt;10&lt;/volume&gt;&lt;number&gt;4&lt;/number&gt;&lt;dates&gt;&lt;year&gt;2022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F276CD1" w14:textId="6A6B2924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6865854" w14:textId="77777777" w:rsidR="00413720" w:rsidRPr="00A155C5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</w:t>
            </w:r>
          </w:p>
        </w:tc>
        <w:tc>
          <w:tcPr>
            <w:tcW w:w="687" w:type="pct"/>
          </w:tcPr>
          <w:p w14:paraId="4AF77684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746</w:t>
            </w:r>
          </w:p>
        </w:tc>
      </w:tr>
      <w:tr w:rsidR="00413720" w:rsidRPr="00190FB8" w14:paraId="1C5F0654" w14:textId="77777777" w:rsidTr="00A155C5">
        <w:tc>
          <w:tcPr>
            <w:tcW w:w="1071" w:type="pct"/>
          </w:tcPr>
          <w:p w14:paraId="6701D8A8" w14:textId="23D57479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edh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edh&lt;/Author&gt;&lt;Year&gt;2022&lt;/Year&gt;&lt;RecNum&gt;117&lt;/RecNum&gt;&lt;DisplayText&gt;(121)&lt;/DisplayText&gt;&lt;record&gt;&lt;rec-number&gt;117&lt;/rec-number&gt;&lt;foreign-keys&gt;&lt;key app="EN" db-id="9xvrf29dmatrsqetppwxt0fgxsesvaz5v05r" timestamp="1662768845"&gt;117&lt;/key&gt;&lt;/foreign-keys&gt;&lt;ref-type name="Journal Article"&gt;17&lt;/ref-type&gt;&lt;contributors&gt;&lt;authors&gt;&lt;author&gt;Aedh, Abdullah Ibrahim&lt;/author&gt;&lt;/authors&gt;&lt;/contributors&gt;&lt;titles&gt;&lt;title&gt;Parents’ Attitudes, Their Acceptance of the COVID-19 Vaccines for Children and the Contributing Factors in Najran, Saudi Arabia: A Cross-Sectional Survey&lt;/title&gt;&lt;secondary-title&gt;Vaccines&lt;/secondary-title&gt;&lt;/titles&gt;&lt;periodical&gt;&lt;full-title&gt;Vaccines&lt;/full-title&gt;&lt;/periodical&gt;&lt;pages&gt;1264&lt;/pages&gt;&lt;volume&gt;10&lt;/volume&gt;&lt;number&gt;8&lt;/number&gt;&lt;dates&gt;&lt;year&gt;2022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CE193B3" w14:textId="6D074B04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4EC1EBC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Saudi Arab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8 days</w:t>
            </w:r>
          </w:p>
        </w:tc>
        <w:tc>
          <w:tcPr>
            <w:tcW w:w="687" w:type="pct"/>
          </w:tcPr>
          <w:p w14:paraId="7163CA91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64</w:t>
            </w:r>
          </w:p>
        </w:tc>
      </w:tr>
      <w:tr w:rsidR="00413720" w:rsidRPr="00190FB8" w14:paraId="2991F135" w14:textId="77777777" w:rsidTr="00A155C5">
        <w:tc>
          <w:tcPr>
            <w:tcW w:w="1071" w:type="pct"/>
          </w:tcPr>
          <w:p w14:paraId="04827C7E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ketb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Ketbi&lt;/Author&gt;&lt;Year&gt;2022&lt;/Year&gt;&lt;RecNum&gt;118&lt;/RecNum&gt;&lt;DisplayText&gt;(122)&lt;/DisplayText&gt;&lt;record&gt;&lt;rec-number&gt;118&lt;/rec-number&gt;&lt;foreign-keys&gt;&lt;key app="EN" db-id="9xvrf29dmatrsqetppwxt0fgxsesvaz5v05r" timestamp="1662768845"&gt;118&lt;/key&gt;&lt;/foreign-keys&gt;&lt;ref-type name="Journal Article"&gt;17&lt;/ref-type&gt;&lt;contributors&gt;&lt;authors&gt;&lt;author&gt;AlKetbi, Latifa Mohammad Baynouna&lt;/author&gt;&lt;author&gt;Al Hosani, Farida&lt;/author&gt;&lt;author&gt;Al Memari, Shammah&lt;/author&gt;&lt;author&gt;Al Mazrouei, Shereena&lt;/author&gt;&lt;author&gt;Al Shehhi, Badreyya&lt;/author&gt;&lt;author&gt;AlShamsi, Noura&lt;/author&gt;&lt;author&gt;AlKwuiti, Mariam M&lt;/author&gt;&lt;author&gt;Saleheen, Hassan Nazmus&lt;/author&gt;&lt;author&gt;Al Mutairi, Hanan&lt;/author&gt;&lt;author&gt;Al Hajeri, Omniyat Mohammed&lt;/author&gt;&lt;/authors&gt;&lt;/contributors&gt;&lt;titles&gt;&lt;title&gt;Parents’ views on the acceptability of a COVID-19 vaccine for their children: A cross-sectional study in Abu Dhabi-United Arab Emirates&lt;/title&gt;&lt;secondary-title&gt;Vaccine&lt;/secondary-title&gt;&lt;/titles&gt;&lt;periodical&gt;&lt;full-title&gt;Vaccine&lt;/full-title&gt;&lt;/periodical&gt;&lt;dates&gt;&lt;year&gt;2022&lt;/year&gt;&lt;/dates&gt;&lt;isbn&gt;0264-410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CEE9530" w14:textId="6594FA66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7DE1ABF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Abu Dhabi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9 days</w:t>
            </w:r>
          </w:p>
        </w:tc>
        <w:tc>
          <w:tcPr>
            <w:tcW w:w="687" w:type="pct"/>
          </w:tcPr>
          <w:p w14:paraId="6EB4CFB9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510</w:t>
            </w:r>
          </w:p>
        </w:tc>
      </w:tr>
      <w:tr w:rsidR="00A155C5" w:rsidRPr="00190FB8" w14:paraId="7BA07F97" w14:textId="77777777" w:rsidTr="00A155C5">
        <w:tc>
          <w:tcPr>
            <w:tcW w:w="1071" w:type="pct"/>
          </w:tcPr>
          <w:p w14:paraId="5EDF419D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190FB8">
              <w:rPr>
                <w:rFonts w:asciiTheme="majorBidi" w:hAnsiTheme="majorBidi" w:cstheme="majorBidi"/>
                <w:sz w:val="20"/>
                <w:szCs w:val="20"/>
              </w:rPr>
              <w:t>Bu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on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sen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o</w:t>
            </w:r>
            <w:proofErr w:type="spellEnd"/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uonsenso&lt;/Author&gt;&lt;Year&gt;2022&lt;/Year&gt;&lt;RecNum&gt;119&lt;/RecNum&gt;&lt;DisplayText&gt;(123)&lt;/DisplayText&gt;&lt;record&gt;&lt;rec-number&gt;119&lt;/rec-number&gt;&lt;foreign-keys&gt;&lt;key app="EN" db-id="9xvrf29dmatrsqetppwxt0fgxsesvaz5v05r" timestamp="1662768845"&gt;119&lt;/key&gt;&lt;/foreign-keys&gt;&lt;ref-type name="Journal Article"&gt;17&lt;/ref-type&gt;&lt;contributors&gt;&lt;authors&gt;&lt;author&gt;Buonsenso, Danilo&lt;/author&gt;&lt;author&gt;Valentini, Piero&lt;/author&gt;&lt;author&gt;Macchi, Marina&lt;/author&gt;&lt;author&gt;Folino, Francesco&lt;/author&gt;&lt;author&gt;Pensabene, Carola&lt;/author&gt;&lt;author&gt;Patria, Maria Francesca&lt;/author&gt;&lt;author&gt;Agostoni, Carlo&lt;/author&gt;&lt;author&gt;Castaldi, Silvana&lt;/author&gt;&lt;author&gt;Lecce, Maurizio&lt;/author&gt;&lt;author&gt;Giannì, Maria Lorella&lt;/author&gt;&lt;/authors&gt;&lt;/contributors&gt;&lt;titles&gt;&lt;title&gt;Caregivers&amp;apos; Attitudes Toward COVID-19 Vaccination in Children and Adolescents With a History of SARS-CoV-2 Infection&lt;/title&gt;&lt;secondary-title&gt;Frontiers in pediatrics&lt;/secondary-title&gt;&lt;/titles&gt;&lt;periodical&gt;&lt;full-title&gt;Frontiers in pediatrics&lt;/full-title&gt;&lt;/periodical&gt;&lt;volume&gt;10&lt;/volume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3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5E5093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2E9E5885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tal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76 days</w:t>
            </w:r>
          </w:p>
        </w:tc>
        <w:tc>
          <w:tcPr>
            <w:tcW w:w="687" w:type="pct"/>
          </w:tcPr>
          <w:p w14:paraId="0BB6B73E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32</w:t>
            </w:r>
          </w:p>
        </w:tc>
      </w:tr>
      <w:tr w:rsidR="00413720" w:rsidRPr="00190FB8" w14:paraId="51879A40" w14:textId="77777777" w:rsidTr="00A155C5">
        <w:tc>
          <w:tcPr>
            <w:tcW w:w="1071" w:type="pct"/>
          </w:tcPr>
          <w:p w14:paraId="574BBB4A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Chellaiyan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hellaiyan&lt;/Author&gt;&lt;Year&gt;2022&lt;/Year&gt;&lt;RecNum&gt;120&lt;/RecNum&gt;&lt;DisplayText&gt;(124)&lt;/DisplayText&gt;&lt;record&gt;&lt;rec-number&gt;120&lt;/rec-number&gt;&lt;foreign-keys&gt;&lt;key app="EN" db-id="9xvrf29dmatrsqetppwxt0fgxsesvaz5v05r" timestamp="1662768845"&gt;120&lt;/key&gt;&lt;/foreign-keys&gt;&lt;ref-type name="Journal Article"&gt;17&lt;/ref-type&gt;&lt;contributors&gt;&lt;authors&gt;&lt;author&gt;Chellaiyan, Vinoth Gnana&lt;/author&gt;&lt;author&gt;Alfred, Jerry&lt;/author&gt;&lt;author&gt;Jasmine, M&lt;/author&gt;&lt;/authors&gt;&lt;/contributors&gt;&lt;titles&gt;&lt;title&gt;COVID-19 Vaccination for Children: Acceptance by the Mothers of Children Aged 2-12 Years in Tamil Nadu&lt;/title&gt;&lt;secondary-title&gt;Journal of Communicable Diseases (E-ISSN: 2581-351X &amp;amp; P-ISSN: 0019-5138)&lt;/secondary-title&gt;&lt;/titles&gt;&lt;periodical&gt;&lt;full-title&gt;Journal of Communicable Diseases (E-ISSN: 2581-351X &amp;amp; P-ISSN: 0019-5138)&lt;/full-title&gt;&lt;/periodical&gt;&lt;pages&gt;62-67&lt;/pages&gt;&lt;dates&gt;&lt;year&gt;2022&lt;/year&gt;&lt;/dates&gt;&lt;isbn&gt;2581-351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4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F5CF468" w14:textId="3503C0D5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C18EA2E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Indi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91 days</w:t>
            </w:r>
          </w:p>
        </w:tc>
        <w:tc>
          <w:tcPr>
            <w:tcW w:w="687" w:type="pct"/>
          </w:tcPr>
          <w:p w14:paraId="62DCF3F3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1</w:t>
            </w:r>
          </w:p>
        </w:tc>
      </w:tr>
      <w:tr w:rsidR="00413720" w:rsidRPr="00190FB8" w14:paraId="2F1692F5" w14:textId="77777777" w:rsidTr="00A155C5">
        <w:tc>
          <w:tcPr>
            <w:tcW w:w="1071" w:type="pct"/>
          </w:tcPr>
          <w:p w14:paraId="5A357572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Faye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aye&lt;/Author&gt;&lt;Year&gt;2022&lt;/Year&gt;&lt;RecNum&gt;121&lt;/RecNum&gt;&lt;DisplayText&gt;(125)&lt;/DisplayText&gt;&lt;record&gt;&lt;rec-number&gt;121&lt;/rec-number&gt;&lt;foreign-keys&gt;&lt;key app="EN" db-id="9xvrf29dmatrsqetppwxt0fgxsesvaz5v05r" timestamp="1662768845"&gt;121&lt;/key&gt;&lt;/foreign-keys&gt;&lt;ref-type name="Journal Article"&gt;17&lt;/ref-type&gt;&lt;contributors&gt;&lt;authors&gt;&lt;author&gt;Faye, Sylvain Landry B&lt;/author&gt;&lt;author&gt;Krumkamp, Ralf&lt;/author&gt;&lt;author&gt;Doumbia, Seydou&lt;/author&gt;&lt;author&gt;Tounkara, Moctar&lt;/author&gt;&lt;author&gt;Strauss, Ricardo&lt;/author&gt;&lt;author&gt;Ouedraogo, Henri Gautier&lt;/author&gt;&lt;author&gt;Sagna, Tani&lt;/author&gt;&lt;author&gt;Mbawah, Abdul Karim&lt;/author&gt;&lt;author&gt;Doumbia, Cheick Oumar&lt;/author&gt;&lt;author&gt;Diouf, Souleymane&lt;/author&gt;&lt;/authors&gt;&lt;/contributors&gt;&lt;titles&gt;&lt;title&gt;Factors influencing hesitancy towards adult and child COVID-19 vaccines in rural and urban West Africa: a cross-sectional study&lt;/title&gt;&lt;secondary-title&gt;BMJ open&lt;/secondary-title&gt;&lt;/titles&gt;&lt;periodical&gt;&lt;full-title&gt;BMJ open&lt;/full-title&gt;&lt;/periodical&gt;&lt;pages&gt;e059138&lt;/pages&gt;&lt;volume&gt;12&lt;/volume&gt;&lt;number&gt;4&lt;/number&gt;&lt;dates&gt;&lt;year&gt;2022&lt;/year&gt;&lt;/dates&gt;&lt;isbn&gt;2044-605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5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4FE77B58" w14:textId="402C7659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E73AC24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West Afric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2 days</w:t>
            </w:r>
          </w:p>
        </w:tc>
        <w:tc>
          <w:tcPr>
            <w:tcW w:w="687" w:type="pct"/>
          </w:tcPr>
          <w:p w14:paraId="369FE4BA" w14:textId="77777777" w:rsidR="00413720" w:rsidRPr="00190FB8" w:rsidRDefault="00413720" w:rsidP="00413720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198</w:t>
            </w:r>
          </w:p>
        </w:tc>
      </w:tr>
      <w:tr w:rsidR="00A155C5" w:rsidRPr="00190FB8" w14:paraId="3903524A" w14:textId="77777777" w:rsidTr="00A155C5">
        <w:tc>
          <w:tcPr>
            <w:tcW w:w="1071" w:type="pct"/>
          </w:tcPr>
          <w:p w14:paraId="10107D40" w14:textId="3B4A522F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Goldman et al. </w:t>
            </w:r>
            <w:r w:rsidRPr="00F12AB4">
              <w:rPr>
                <w:rFonts w:asciiTheme="majorBidi" w:hAnsiTheme="majorBidi"/>
                <w:sz w:val="21"/>
                <w:szCs w:val="20"/>
              </w:rPr>
              <w:fldChar w:fldCharType="begin"/>
            </w:r>
            <w:r w:rsidRPr="00F12AB4">
              <w:rPr>
                <w:rFonts w:asciiTheme="majorBidi" w:hAnsiTheme="majorBidi"/>
                <w:sz w:val="21"/>
                <w:szCs w:val="20"/>
              </w:rPr>
              <w:instrText xml:space="preserve"> ADDIN EN.CITE &lt;EndNote&gt;&lt;Cite&gt;&lt;Author&gt;Goldman&lt;/Author&gt;&lt;Year&gt;2021&lt;/Year&gt;&lt;RecNum&gt;6316&lt;/RecNum&gt;&lt;DisplayText&gt;(141)&lt;/DisplayText&gt;&lt;record&gt;&lt;rec-number&gt;6316&lt;/rec-number&gt;&lt;foreign-keys&gt;&lt;key app="EN" db-id="twxwvaxwo02swsevezkvep5e000rrpz9a9pd" timestamp="1667656331"&gt;6316&lt;/key&gt;&lt;/foreign-keys&gt;&lt;ref-type name="Journal Article"&gt;17&lt;/ref-type&gt;&lt;contributors&gt;&lt;authors&gt;&lt;author&gt;Goldman, Ran D&lt;/author&gt;&lt;author&gt;Krupik, Danna&lt;/author&gt;&lt;author&gt;Ali, Samina&lt;/author&gt;&lt;author&gt;Mater, Ahmed&lt;/author&gt;&lt;author&gt;Hall, Jeanine E&lt;/author&gt;&lt;author&gt;Bone, Jeffrey N&lt;/author&gt;&lt;author&gt;Thompson, Graham C&lt;/author&gt;&lt;author&gt;Yen, Kenneth&lt;/author&gt;&lt;author&gt;Griffiths, Mark A&lt;/author&gt;&lt;author&gt;Klein, Adi&lt;/author&gt;&lt;/authors&gt;&lt;/contributors&gt;&lt;titles&gt;&lt;title&gt;Caregiver willingness to vaccinate their children against COVID-19 after adult vaccine approval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224&lt;/pages&gt;&lt;volume&gt;18&lt;/volume&gt;&lt;number&gt;19&lt;/number&gt;&lt;dates&gt;&lt;year&gt;2021&lt;/year&gt;&lt;/dates&gt;&lt;isbn&gt;1660-4601&lt;/isbn&gt;&lt;urls&gt;&lt;/urls&gt;&lt;/record&gt;&lt;/Cite&gt;&lt;/EndNote&gt;</w:instrText>
            </w:r>
            <w:r w:rsidRPr="00F12AB4">
              <w:rPr>
                <w:rFonts w:asciiTheme="majorBidi" w:hAnsiTheme="majorBidi"/>
                <w:sz w:val="21"/>
                <w:szCs w:val="20"/>
              </w:rPr>
              <w:fldChar w:fldCharType="separate"/>
            </w:r>
            <w:r w:rsidRPr="00F12AB4">
              <w:rPr>
                <w:rFonts w:asciiTheme="majorBidi" w:hAnsiTheme="majorBidi"/>
                <w:noProof/>
                <w:sz w:val="21"/>
                <w:szCs w:val="20"/>
              </w:rPr>
              <w:t>(14</w:t>
            </w:r>
            <w:r w:rsidR="00AC50DA">
              <w:rPr>
                <w:rFonts w:asciiTheme="majorBidi" w:hAnsiTheme="majorBidi"/>
                <w:noProof/>
                <w:sz w:val="21"/>
                <w:szCs w:val="20"/>
              </w:rPr>
              <w:t>2</w:t>
            </w:r>
            <w:r w:rsidRPr="00F12AB4">
              <w:rPr>
                <w:rFonts w:asciiTheme="majorBidi" w:hAnsiTheme="majorBidi"/>
                <w:noProof/>
                <w:sz w:val="21"/>
                <w:szCs w:val="20"/>
              </w:rPr>
              <w:t>)</w:t>
            </w:r>
            <w:r w:rsidRPr="00F12AB4">
              <w:rPr>
                <w:rFonts w:asciiTheme="majorBidi" w:hAnsiTheme="majorBidi"/>
                <w:sz w:val="21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3A1B53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Parental attitude study</w:t>
            </w:r>
          </w:p>
        </w:tc>
        <w:tc>
          <w:tcPr>
            <w:tcW w:w="1255" w:type="pct"/>
          </w:tcPr>
          <w:p w14:paraId="4DB235A8" w14:textId="1CA4681E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</w:t>
            </w:r>
            <w:r w:rsidR="00AC50DA">
              <w:rPr>
                <w:rFonts w:asciiTheme="majorBidi" w:hAnsiTheme="majorBidi" w:cstheme="majorBidi"/>
                <w:sz w:val="20"/>
                <w:szCs w:val="20"/>
              </w:rPr>
              <w:t>, USA, Israel</w:t>
            </w:r>
          </w:p>
        </w:tc>
        <w:tc>
          <w:tcPr>
            <w:tcW w:w="687" w:type="pct"/>
          </w:tcPr>
          <w:p w14:paraId="48C141BA" w14:textId="4E8101DA" w:rsidR="00A155C5" w:rsidRPr="00190FB8" w:rsidRDefault="00AC50DA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769</w:t>
            </w:r>
          </w:p>
        </w:tc>
      </w:tr>
      <w:tr w:rsidR="007D180C" w:rsidRPr="00190FB8" w14:paraId="12738015" w14:textId="77777777" w:rsidTr="007D180C">
        <w:trPr>
          <w:trHeight w:val="58"/>
        </w:trPr>
        <w:tc>
          <w:tcPr>
            <w:tcW w:w="1071" w:type="pct"/>
          </w:tcPr>
          <w:p w14:paraId="4F78B2EE" w14:textId="77777777" w:rsidR="007D180C" w:rsidRPr="00190FB8" w:rsidRDefault="007D180C" w:rsidP="007D180C">
            <w:pPr>
              <w:spacing w:after="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Lachance-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Grzel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achance-Grzela&lt;/Author&gt;&lt;Year&gt;2022&lt;/Year&gt;&lt;RecNum&gt;122&lt;/RecNum&gt;&lt;DisplayText&gt;(126)&lt;/DisplayText&gt;&lt;record&gt;&lt;rec-number&gt;122&lt;/rec-number&gt;&lt;foreign-keys&gt;&lt;key app="EN" db-id="9xvrf29dmatrsqetppwxt0fgxsesvaz5v05r" timestamp="1662768846"&gt;122&lt;/key&gt;&lt;/foreign-keys&gt;&lt;ref-type name="Journal Article"&gt;17&lt;/ref-type&gt;&lt;contributors&gt;&lt;authors&gt;&lt;author&gt;Lachance-Grzela, Mylène&lt;/author&gt;&lt;author&gt;Charbonneau, Andréanne&lt;/author&gt;&lt;author&gt;Dubé, Anik&lt;/author&gt;&lt;author&gt;Jbilou, Jalila&lt;/author&gt;&lt;author&gt;Richard, Josée&lt;/author&gt;&lt;/authors&gt;&lt;/contributors&gt;&lt;titles&gt;&lt;title&gt;Parents and caregivers’ willingness to vaccinate their children against COVID-19&lt;/title&gt;&lt;secondary-title&gt;Canadian Journal of Behavioural Science/Revue canadienne des sciences du comportement&lt;/secondary-title&gt;&lt;/titles&gt;&lt;periodical&gt;&lt;full-title&gt;Canadian Journal of Behavioural Science/Revue canadienne des sciences du comportement&lt;/full-title&gt;&lt;/periodical&gt;&lt;dates&gt;&lt;year&gt;2022&lt;/year&gt;&lt;/dates&gt;&lt;isbn&gt;1879-2669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6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64752A54" w14:textId="7E849E34" w:rsidR="007D180C" w:rsidRPr="00190FB8" w:rsidRDefault="007D180C" w:rsidP="007D180C">
            <w:pPr>
              <w:spacing w:after="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7DE5B87F" w14:textId="77777777" w:rsidR="007D180C" w:rsidRPr="00190FB8" w:rsidRDefault="007D180C" w:rsidP="007D180C">
            <w:pPr>
              <w:spacing w:after="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anada, 121 days</w:t>
            </w:r>
          </w:p>
        </w:tc>
        <w:tc>
          <w:tcPr>
            <w:tcW w:w="687" w:type="pct"/>
          </w:tcPr>
          <w:p w14:paraId="6F4DB05B" w14:textId="46814A20" w:rsidR="007D180C" w:rsidRPr="00190FB8" w:rsidRDefault="007D180C" w:rsidP="007D180C">
            <w:pPr>
              <w:spacing w:after="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06</w:t>
            </w:r>
          </w:p>
        </w:tc>
      </w:tr>
      <w:tr w:rsidR="007D180C" w:rsidRPr="00190FB8" w14:paraId="69F54122" w14:textId="77777777" w:rsidTr="00A155C5">
        <w:tc>
          <w:tcPr>
            <w:tcW w:w="1071" w:type="pct"/>
          </w:tcPr>
          <w:p w14:paraId="74056431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ead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ad&lt;/Author&gt;&lt;Year&gt;2022&lt;/Year&gt;&lt;RecNum&gt;124&lt;/RecNum&gt;&lt;DisplayText&gt;(127)&lt;/DisplayText&gt;&lt;record&gt;&lt;rec-number&gt;124&lt;/rec-number&gt;&lt;foreign-keys&gt;&lt;key app="EN" db-id="sfrsdvxpm9vedmea5zfp95pnaz5f5ewazsfe" timestamp="1662388813"&gt;124&lt;/key&gt;&lt;/foreign-keys&gt;&lt;ref-type name="Journal Article"&gt;17&lt;/ref-type&gt;&lt;contributors&gt;&lt;authors&gt;&lt;author&gt;Head, Katharine J&lt;/author&gt;&lt;author&gt;Zimet, Gregory D&lt;/author&gt;&lt;author&gt;Yiannoutsos, Constantin T&lt;/author&gt;&lt;author&gt;Silverman, Ross D&lt;/author&gt;&lt;author&gt;Sanner, Lindsey&lt;/author&gt;&lt;author&gt;Menachemi, Nir&lt;/author&gt;&lt;/authors&gt;&lt;/contributors&gt;&lt;titles&gt;&lt;title&gt;Factors that differentiate COVID-19 vaccine intentions among Indiana parents: Implications for targeted vaccine promotion&lt;/title&gt;&lt;secondary-title&gt;Preventive Medicine&lt;/secondary-title&gt;&lt;/titles&gt;&lt;periodical&gt;&lt;full-title&gt;Preventive Medicine&lt;/full-title&gt;&lt;/periodical&gt;&lt;pages&gt;107023&lt;/pages&gt;&lt;volume&gt;158&lt;/volume&gt;&lt;dates&gt;&lt;year&gt;2022&lt;/year&gt;&lt;/dates&gt;&lt;isbn&gt;0091-743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7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0DE19F58" w14:textId="2763E49B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23AAAA0B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1 days</w:t>
            </w:r>
          </w:p>
        </w:tc>
        <w:tc>
          <w:tcPr>
            <w:tcW w:w="687" w:type="pct"/>
          </w:tcPr>
          <w:p w14:paraId="654A2EE0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0,266</w:t>
            </w:r>
          </w:p>
        </w:tc>
      </w:tr>
      <w:tr w:rsidR="00A155C5" w:rsidRPr="00190FB8" w14:paraId="7FF53B47" w14:textId="77777777" w:rsidTr="00A155C5">
        <w:tc>
          <w:tcPr>
            <w:tcW w:w="1071" w:type="pct"/>
          </w:tcPr>
          <w:p w14:paraId="00D0959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Ho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ou&lt;/Author&gt;&lt;Year&gt;2022&lt;/Year&gt;&lt;RecNum&gt;124&lt;/RecNum&gt;&lt;DisplayText&gt;(128)&lt;/DisplayText&gt;&lt;record&gt;&lt;rec-number&gt;124&lt;/rec-number&gt;&lt;foreign-keys&gt;&lt;key app="EN" db-id="9xvrf29dmatrsqetppwxt0fgxsesvaz5v05r" timestamp="1662768846"&gt;124&lt;/key&gt;&lt;/foreign-keys&gt;&lt;ref-type name="Journal Article"&gt;17&lt;/ref-type&gt;&lt;contributors&gt;&lt;authors&gt;&lt;author&gt;Hou, Zhiyuan&lt;/author&gt;&lt;author&gt;Song, Kuimeng&lt;/author&gt;&lt;author&gt;Wang, Qian&lt;/author&gt;&lt;author&gt;Zang, Shujie&lt;/author&gt;&lt;author&gt;Tu, Shiyi&lt;/author&gt;&lt;author&gt;Chantler, Tracey&lt;/author&gt;&lt;author&gt;Larson, Heidi J&lt;/author&gt;&lt;/authors&gt;&lt;/contributors&gt;&lt;titles&gt;&lt;title&gt;Childhood COVID-19 vaccine acceptance and preference from caregivers and healthcare workers in China: A survey experiment&lt;/title&gt;&lt;secondary-title&gt;Preventive medicine&lt;/secondary-title&gt;&lt;/titles&gt;&lt;periodical&gt;&lt;full-title&gt;Preventive Medicine&lt;/full-title&gt;&lt;/periodical&gt;&lt;pages&gt;107138&lt;/pages&gt;&lt;volume&gt;161&lt;/volume&gt;&lt;dates&gt;&lt;year&gt;2022&lt;/year&gt;&lt;/dates&gt;&lt;isbn&gt;0091-743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8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D06717A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5B3C500D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34 days</w:t>
            </w:r>
          </w:p>
        </w:tc>
        <w:tc>
          <w:tcPr>
            <w:tcW w:w="687" w:type="pct"/>
          </w:tcPr>
          <w:p w14:paraId="33D7FC42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4288</w:t>
            </w:r>
          </w:p>
        </w:tc>
      </w:tr>
      <w:tr w:rsidR="007D180C" w:rsidRPr="00190FB8" w14:paraId="437F5D68" w14:textId="77777777" w:rsidTr="007D180C">
        <w:trPr>
          <w:trHeight w:val="58"/>
        </w:trPr>
        <w:tc>
          <w:tcPr>
            <w:tcW w:w="1071" w:type="pct"/>
          </w:tcPr>
          <w:p w14:paraId="7DF001AF" w14:textId="77777777" w:rsidR="007D180C" w:rsidRPr="00190FB8" w:rsidRDefault="007D180C" w:rsidP="007D180C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rakowczyk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rakowczyk&lt;/Author&gt;&lt;Year&gt;2022&lt;/Year&gt;&lt;RecNum&gt;127&lt;/RecNum&gt;&lt;DisplayText&gt;(129)&lt;/DisplayText&gt;&lt;record&gt;&lt;rec-number&gt;127&lt;/rec-number&gt;&lt;foreign-keys&gt;&lt;key app="EN" db-id="sfrsdvxpm9vedmea5zfp95pnaz5f5ewazsfe" timestamp="1662389395"&gt;127&lt;/key&gt;&lt;/foreign-keys&gt;&lt;ref-type name="Journal Article"&gt;17&lt;/ref-type&gt;&lt;contributors&gt;&lt;authors&gt;&lt;author&gt;Krakowczyk, Julia Barbara&lt;/author&gt;&lt;author&gt;Bäuerle, Alexander&lt;/author&gt;&lt;author&gt;Pape, Lars&lt;/author&gt;&lt;author&gt;Kaup, Theodor&lt;/author&gt;&lt;author&gt;Nulle, Laura&lt;/author&gt;&lt;author&gt;Teufel, Martin&lt;/author&gt;&lt;author&gt;Skoda, Eva-Maria&lt;/author&gt;&lt;/authors&gt;&lt;/contributors&gt;&lt;titles&gt;&lt;title&gt;COVID-19 Vaccine for Children: Vaccination Willingness of Parents and Its Associated Factors—A Network Analysis&lt;/title&gt;&lt;secondary-title&gt;Vaccines&lt;/secondary-title&gt;&lt;/titles&gt;&lt;periodical&gt;&lt;full-title&gt;Vaccines&lt;/full-title&gt;&lt;/periodical&gt;&lt;pages&gt;1155&lt;/pages&gt;&lt;volume&gt;10&lt;/volume&gt;&lt;number&gt;7&lt;/number&gt;&lt;dates&gt;&lt;year&gt;2022&lt;/year&gt;&lt;/dates&gt;&lt;isbn&gt;2076-393X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29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7B7D902E" w14:textId="2074A830" w:rsidR="007D180C" w:rsidRPr="00190FB8" w:rsidRDefault="007D180C" w:rsidP="007D180C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1B112D6C" w14:textId="77777777" w:rsidR="007D180C" w:rsidRPr="00190FB8" w:rsidRDefault="007D180C" w:rsidP="007D180C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Germany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62 days</w:t>
            </w:r>
          </w:p>
        </w:tc>
        <w:tc>
          <w:tcPr>
            <w:tcW w:w="687" w:type="pct"/>
          </w:tcPr>
          <w:p w14:paraId="7D0853AF" w14:textId="77777777" w:rsidR="007D180C" w:rsidRPr="00190FB8" w:rsidRDefault="007D180C" w:rsidP="007D180C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2405</w:t>
            </w:r>
          </w:p>
        </w:tc>
      </w:tr>
      <w:tr w:rsidR="00A155C5" w:rsidRPr="00190FB8" w14:paraId="06E49D30" w14:textId="77777777" w:rsidTr="00A155C5">
        <w:trPr>
          <w:trHeight w:val="67"/>
        </w:trPr>
        <w:tc>
          <w:tcPr>
            <w:tcW w:w="1071" w:type="pct"/>
          </w:tcPr>
          <w:p w14:paraId="082F29F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Kreuter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reuter&lt;/Author&gt;&lt;Year&gt;2022&lt;/Year&gt;&lt;RecNum&gt;128&lt;/RecNum&gt;&lt;DisplayText&gt;(130)&lt;/DisplayText&gt;&lt;record&gt;&lt;rec-number&gt;128&lt;/rec-number&gt;&lt;foreign-keys&gt;&lt;key app="EN" db-id="sfrsdvxpm9vedmea5zfp95pnaz5f5ewazsfe" timestamp="1662389519"&gt;128&lt;/key&gt;&lt;/foreign-keys&gt;&lt;ref-type name="Journal Article"&gt;17&lt;/ref-type&gt;&lt;contributors&gt;&lt;authors&gt;&lt;author&gt;Kreuter, Matthew W&lt;/author&gt;&lt;author&gt;Garg, Rachel&lt;/author&gt;&lt;author&gt;Marsh, Alexis&lt;/author&gt;&lt;author&gt;Thompson, Tess&lt;/author&gt;&lt;author&gt;Caburnay, Charlene&lt;/author&gt;&lt;author&gt;Teshome, Enguday&lt;/author&gt;&lt;author&gt;Kulkarni, Saneel&lt;/author&gt;&lt;author&gt;Tanpattana, Thidaporn&lt;/author&gt;&lt;author&gt;Wolff, Jennifer&lt;/author&gt;&lt;author&gt;McQueen, Amy&lt;/author&gt;&lt;/authors&gt;&lt;/contributors&gt;&lt;titles&gt;&lt;title&gt;Intention to vaccinate children for COVID-19: A segmentation analysis among Medicaid parents in Florida&lt;/title&gt;&lt;secondary-title&gt;Preventive Medicine&lt;/secondary-title&gt;&lt;/titles&gt;&lt;periodical&gt;&lt;full-title&gt;Preventive Medicine&lt;/full-title&gt;&lt;/periodical&gt;&lt;pages&gt;106959&lt;/pages&gt;&lt;volume&gt;156&lt;/volume&gt;&lt;dates&gt;&lt;year&gt;2022&lt;/year&gt;&lt;/dates&gt;&lt;isbn&gt;0091-743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30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146896C9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0B6D5226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19 days</w:t>
            </w:r>
          </w:p>
        </w:tc>
        <w:tc>
          <w:tcPr>
            <w:tcW w:w="687" w:type="pct"/>
          </w:tcPr>
          <w:p w14:paraId="7BF526F6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951</w:t>
            </w:r>
          </w:p>
        </w:tc>
      </w:tr>
      <w:tr w:rsidR="00A155C5" w:rsidRPr="00190FB8" w14:paraId="1638AC81" w14:textId="77777777" w:rsidTr="00A155C5">
        <w:tc>
          <w:tcPr>
            <w:tcW w:w="1071" w:type="pct"/>
          </w:tcPr>
          <w:p w14:paraId="0B6EEA9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Lau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au&lt;/Author&gt;&lt;Year&gt;2022&lt;/Year&gt;&lt;RecNum&gt;127&lt;/RecNum&gt;&lt;DisplayText&gt;(131)&lt;/DisplayText&gt;&lt;record&gt;&lt;rec-number&gt;127&lt;/rec-number&gt;&lt;foreign-keys&gt;&lt;key app="EN" db-id="9xvrf29dmatrsqetppwxt0fgxsesvaz5v05r" timestamp="1662768846"&gt;127&lt;/key&gt;&lt;/foreign-keys&gt;&lt;ref-type name="Journal Article"&gt;17&lt;/ref-type&gt;&lt;contributors&gt;&lt;authors&gt;&lt;author&gt;Lau, Eva Yi Hung&lt;/author&gt;&lt;author&gt;Li, Jian-Bin&lt;/author&gt;&lt;author&gt;King Chung Chan, Derwin&lt;/author&gt;&lt;/authors&gt;&lt;/contributors&gt;&lt;titles&gt;&lt;title&gt;Intention to vaccinate young children against COVID-19: a large-scale survey of Hong Kong parents&lt;/title&gt;&lt;secondary-title&gt;Human vaccines &amp;amp; immunotherapeutics&lt;/secondary-title&gt;&lt;/titles&gt;&lt;periodical&gt;&lt;full-title&gt;Human Vaccines &amp;amp; Immunotherapeutics&lt;/full-title&gt;&lt;/periodical&gt;&lt;pages&gt;2065838&lt;/pages&gt;&lt;volume&gt;18&lt;/volume&gt;&lt;number&gt;5&lt;/number&gt;&lt;dates&gt;&lt;year&gt;2022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31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92B815F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Online survey</w:t>
            </w:r>
          </w:p>
        </w:tc>
        <w:tc>
          <w:tcPr>
            <w:tcW w:w="1255" w:type="pct"/>
          </w:tcPr>
          <w:p w14:paraId="550EE869" w14:textId="738EEC7A" w:rsidR="00A155C5" w:rsidRPr="00190FB8" w:rsidRDefault="00852600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52600">
              <w:rPr>
                <w:rFonts w:asciiTheme="majorBidi" w:hAnsiTheme="majorBidi" w:cstheme="majorBidi"/>
                <w:sz w:val="20"/>
                <w:szCs w:val="20"/>
              </w:rPr>
              <w:t>Hong Kong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="00A155C5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A155C5" w:rsidRPr="00190FB8">
              <w:rPr>
                <w:rFonts w:asciiTheme="majorBidi" w:hAnsiTheme="majorBidi" w:cstheme="majorBidi"/>
                <w:sz w:val="20"/>
                <w:szCs w:val="20"/>
              </w:rPr>
              <w:t>8 days</w:t>
            </w:r>
          </w:p>
        </w:tc>
        <w:tc>
          <w:tcPr>
            <w:tcW w:w="687" w:type="pct"/>
          </w:tcPr>
          <w:p w14:paraId="37F6E840" w14:textId="77777777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1,141</w:t>
            </w:r>
          </w:p>
        </w:tc>
      </w:tr>
      <w:tr w:rsidR="007D180C" w:rsidRPr="00190FB8" w14:paraId="39524B04" w14:textId="77777777" w:rsidTr="00A155C5">
        <w:tc>
          <w:tcPr>
            <w:tcW w:w="1071" w:type="pct"/>
          </w:tcPr>
          <w:p w14:paraId="173E8EC2" w14:textId="7B7C7373" w:rsidR="007D180C" w:rsidRPr="00190FB8" w:rsidRDefault="007D180C" w:rsidP="007D180C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     L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i&lt;/Author&gt;&lt;Year&gt;2022&lt;/Year&gt;&lt;RecNum&gt;132&lt;/RecNum&gt;&lt;DisplayText&gt;(52)&lt;/DisplayText&gt;&lt;record&gt;&lt;rec-number&gt;132&lt;/rec-number&gt;&lt;foreign-keys&gt;&lt;key app="EN" db-id="sfrsdvxpm9vedmea5zfp95pnaz5f5ewazsfe" timestamp="1662389941"&gt;132&lt;/key&gt;&lt;/foreign-keys&gt;&lt;ref-type name="Journal Article"&gt;17&lt;/ref-type&gt;&lt;contributors&gt;&lt;authors&gt;&lt;author&gt;Ali, Mohammad&lt;/author&gt;&lt;author&gt;Proma, Tasnuva Shamarukh&lt;/author&gt;&lt;author&gt;Tasnim, Zarin&lt;/author&gt;&lt;author&gt;Islam, Md&lt;/author&gt;&lt;author&gt;Urmi, Tania Akter&lt;/author&gt;&lt;author&gt;Ahmed, Sohel&lt;/author&gt;&lt;author&gt;Sarkar, Abu-sufian&lt;/author&gt;&lt;author&gt;Bonna, Atia Sharmin&lt;/author&gt;&lt;author&gt;Khan, Umme Salma&lt;/author&gt;&lt;/authors&gt;&lt;/contributors&gt;&lt;titles&gt;&lt;title&gt;Parental COVID-19 vaccine hesitancy for children with neurodevelopmental disorders: a cross-sectional survey&lt;/title&gt;&lt;secondary-title&gt;Tropical Medicine and Health&lt;/secondary-title&gt;&lt;/titles&gt;&lt;periodical&gt;&lt;full-title&gt;Tropical Medicine and Health&lt;/full-title&gt;&lt;/periodical&gt;&lt;pages&gt;1-9&lt;/pages&gt;&lt;volume&gt;50&lt;/volume&gt;&lt;number&gt;1&lt;/number&gt;&lt;dates&gt;&lt;year&gt;2022&lt;/year&gt;&lt;/dates&gt;&lt;isbn&gt;1349-4147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132</w:t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5F75D4D" w14:textId="02E22A13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DC32EFD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 61 days</w:t>
            </w:r>
          </w:p>
        </w:tc>
        <w:tc>
          <w:tcPr>
            <w:tcW w:w="687" w:type="pct"/>
          </w:tcPr>
          <w:p w14:paraId="13EE557D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342</w:t>
            </w:r>
          </w:p>
        </w:tc>
      </w:tr>
      <w:tr w:rsidR="007D180C" w:rsidRPr="00190FB8" w14:paraId="6E8DA13C" w14:textId="77777777" w:rsidTr="00A155C5">
        <w:tc>
          <w:tcPr>
            <w:tcW w:w="1071" w:type="pct"/>
          </w:tcPr>
          <w:p w14:paraId="2514B18B" w14:textId="7F37B30D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Loua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ua&lt;/Author&gt;&lt;Year&gt;2022&lt;/Year&gt;&lt;RecNum&gt;129&lt;/RecNum&gt;&lt;DisplayText&gt;(132)&lt;/DisplayText&gt;&lt;record&gt;&lt;rec-number&gt;129&lt;/rec-number&gt;&lt;foreign-keys&gt;&lt;key app="EN" db-id="9xvrf29dmatrsqetppwxt0fgxsesvaz5v05r" timestamp="1662768846"&gt;129&lt;/key&gt;&lt;/foreign-keys&gt;&lt;ref-type name="Thesis"&gt;32&lt;/ref-type&gt;&lt;contributors&gt;&lt;authors&gt;&lt;author&gt;Loua, Tokpagnan Oscar&lt;/author&gt;&lt;/authors&gt;&lt;/contributors&gt;&lt;titles&gt;&lt;title&gt;Reverse vaccine hesitancy: a qualitative study assessing factors that drive COVID-19 vaccine acceptance on Vashon Island, WA&lt;/title&gt;&lt;/titles&gt;&lt;dates&gt;&lt;year&gt;2022&lt;/year&gt;&lt;/dates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3</w:t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3</w:t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25EBFA37" w14:textId="4F694492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68EAC5DA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USA</w:t>
            </w:r>
          </w:p>
        </w:tc>
        <w:tc>
          <w:tcPr>
            <w:tcW w:w="687" w:type="pct"/>
          </w:tcPr>
          <w:p w14:paraId="11B52D0A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12</w:t>
            </w:r>
          </w:p>
        </w:tc>
      </w:tr>
      <w:tr w:rsidR="007D180C" w:rsidRPr="00190FB8" w14:paraId="40F8EE8B" w14:textId="77777777" w:rsidTr="00A155C5">
        <w:tc>
          <w:tcPr>
            <w:tcW w:w="1071" w:type="pct"/>
          </w:tcPr>
          <w:p w14:paraId="4A6F7B60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Ali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i&lt;/Author&gt;&lt;Year&gt;2022&lt;/Year&gt;&lt;RecNum&gt;132&lt;/RecNum&gt;&lt;DisplayText&gt;(52)&lt;/DisplayText&gt;&lt;record&gt;&lt;rec-number&gt;132&lt;/rec-number&gt;&lt;foreign-keys&gt;&lt;key app="EN" db-id="sfrsdvxpm9vedmea5zfp95pnaz5f5ewazsfe" timestamp="1662389941"&gt;132&lt;/key&gt;&lt;/foreign-keys&gt;&lt;ref-type name="Journal Article"&gt;17&lt;/ref-type&gt;&lt;contributors&gt;&lt;authors&gt;&lt;author&gt;Ali, Mohammad&lt;/author&gt;&lt;author&gt;Proma, Tasnuva Shamarukh&lt;/author&gt;&lt;author&gt;Tasnim, Zarin&lt;/author&gt;&lt;author&gt;Islam, Md&lt;/author&gt;&lt;author&gt;Urmi, Tania Akter&lt;/author&gt;&lt;author&gt;Ahmed, Sohel&lt;/author&gt;&lt;author&gt;Sarkar, Abu-sufian&lt;/author&gt;&lt;author&gt;Bonna, Atia Sharmin&lt;/author&gt;&lt;author&gt;Khan, Umme Salma&lt;/author&gt;&lt;/authors&gt;&lt;/contributors&gt;&lt;titles&gt;&lt;title&gt;Parental COVID-19 vaccine hesitancy for children with neurodevelopmental disorders: a cross-sectional survey&lt;/title&gt;&lt;secondary-title&gt;Tropical Medicine and Health&lt;/secondary-title&gt;&lt;/titles&gt;&lt;periodical&gt;&lt;full-title&gt;Tropical Medicine and Health&lt;/full-title&gt;&lt;/periodical&gt;&lt;pages&gt;1-9&lt;/pages&gt;&lt;volume&gt;50&lt;/volume&gt;&lt;number&gt;1&lt;/number&gt;&lt;dates&gt;&lt;year&gt;2022&lt;/year&gt;&lt;/dates&gt;&lt;isbn&gt;1349-4147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52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31DCE007" w14:textId="6AC6E4F8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018B3155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Bangladesh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2 days</w:t>
            </w:r>
          </w:p>
        </w:tc>
        <w:tc>
          <w:tcPr>
            <w:tcW w:w="687" w:type="pct"/>
          </w:tcPr>
          <w:p w14:paraId="53F0339D" w14:textId="77777777" w:rsidR="007D180C" w:rsidRPr="00190FB8" w:rsidRDefault="007D180C" w:rsidP="007D180C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396</w:t>
            </w:r>
          </w:p>
        </w:tc>
      </w:tr>
      <w:tr w:rsidR="00A155C5" w:rsidRPr="00190FB8" w14:paraId="6A011982" w14:textId="77777777" w:rsidTr="00A155C5">
        <w:tc>
          <w:tcPr>
            <w:tcW w:w="1071" w:type="pct"/>
          </w:tcPr>
          <w:p w14:paraId="28E42E01" w14:textId="361F2E43" w:rsidR="00A155C5" w:rsidRPr="00190FB8" w:rsidRDefault="00A155C5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 xml:space="preserve">Ma et al.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a&lt;/Author&gt;&lt;Year&gt;2022&lt;/Year&gt;&lt;RecNum&gt;133&lt;/RecNum&gt;&lt;DisplayText&gt;(133)&lt;/DisplayText&gt;&lt;record&gt;&lt;rec-number&gt;133&lt;/rec-number&gt;&lt;foreign-keys&gt;&lt;key app="EN" db-id="sfrsdvxpm9vedmea5zfp95pnaz5f5ewazsfe" timestamp="1662390009"&gt;133&lt;/key&gt;&lt;/foreign-keys&gt;&lt;ref-type name="Journal Article"&gt;17&lt;/ref-type&gt;&lt;contributors&gt;&lt;authors&gt;&lt;author&gt;Ma, Libing&lt;/author&gt;&lt;author&gt;Yang, Jin&lt;/author&gt;&lt;author&gt;Zhang, Ting&lt;/author&gt;&lt;author&gt;Han, Xuan&lt;/author&gt;&lt;author&gt;Huang, Qiangru&lt;/author&gt;&lt;author&gt;Yang, Yuan&lt;/author&gt;&lt;author&gt;Feng, Luzhao&lt;/author&gt;&lt;author&gt;Yang, Weizhong&lt;/author&gt;&lt;author&gt;Wang, Chen&lt;/author&gt;&lt;/authors&gt;&lt;/contributors&gt;&lt;titles&gt;&lt;title&gt;Willingness toward COVID-19 vaccination, coadministration with other vaccines and receive a COVID-19 vaccine booster: a cross-sectional study on the guardians of children in China&lt;/title&gt;&lt;secondary-title&gt;Human Vaccines &amp;amp; Immunotherapeutics&lt;/secondary-title&gt;&lt;/titles&gt;&lt;periodical&gt;&lt;full-title&gt;Human vaccines &amp;amp; immunotherapeutics&lt;/full-title&gt;&lt;/periodical&gt;&lt;pages&gt;1-9&lt;/pages&gt;&lt;dates&gt;&lt;year&gt;2022&lt;/year&gt;&lt;/dates&gt;&lt;isbn&gt;2164-5515&lt;/isbn&gt;&lt;urls&gt;&lt;/urls&gt;&lt;/record&gt;&lt;/Cite&gt;&lt;/EndNote&gt;</w:instrTex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(13</w:t>
            </w:r>
            <w:r w:rsidR="007D180C">
              <w:rPr>
                <w:rFonts w:asciiTheme="majorBidi" w:hAnsiTheme="majorBidi" w:cstheme="majorBidi"/>
                <w:noProof/>
                <w:sz w:val="20"/>
                <w:szCs w:val="20"/>
              </w:rPr>
              <w:t>4</w:t>
            </w:r>
            <w:r w:rsidRPr="00190FB8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987" w:type="pct"/>
          </w:tcPr>
          <w:p w14:paraId="54C5983B" w14:textId="274B4088" w:rsidR="00A155C5" w:rsidRPr="00190FB8" w:rsidRDefault="007D180C" w:rsidP="006A16A4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D180C">
              <w:rPr>
                <w:rFonts w:asciiTheme="majorBidi" w:hAnsiTheme="majorBidi" w:cstheme="majorBidi"/>
                <w:sz w:val="20"/>
                <w:szCs w:val="20"/>
              </w:rPr>
              <w:t>Cross-sectional online survey</w:t>
            </w:r>
          </w:p>
        </w:tc>
        <w:tc>
          <w:tcPr>
            <w:tcW w:w="1255" w:type="pct"/>
          </w:tcPr>
          <w:p w14:paraId="3B6DEE4B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China,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190FB8">
              <w:rPr>
                <w:rFonts w:asciiTheme="majorBidi" w:hAnsiTheme="majorBidi" w:cstheme="majorBidi"/>
                <w:sz w:val="20"/>
                <w:szCs w:val="20"/>
              </w:rPr>
              <w:t>23 days</w:t>
            </w:r>
          </w:p>
        </w:tc>
        <w:tc>
          <w:tcPr>
            <w:tcW w:w="687" w:type="pct"/>
          </w:tcPr>
          <w:p w14:paraId="035B8B71" w14:textId="77777777" w:rsidR="00A155C5" w:rsidRPr="00190FB8" w:rsidRDefault="00A155C5" w:rsidP="00A155C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90FB8">
              <w:rPr>
                <w:rFonts w:asciiTheme="majorBidi" w:hAnsiTheme="majorBidi" w:cstheme="majorBidi"/>
                <w:sz w:val="20"/>
                <w:szCs w:val="20"/>
              </w:rPr>
              <w:t>9424</w:t>
            </w:r>
          </w:p>
        </w:tc>
      </w:tr>
      <w:bookmarkEnd w:id="2"/>
      <w:bookmarkEnd w:id="3"/>
    </w:tbl>
    <w:p w14:paraId="473C778D" w14:textId="77777777" w:rsidR="00A155C5" w:rsidRDefault="00A155C5" w:rsidP="00A155C5"/>
    <w:p w14:paraId="75C34891" w14:textId="77777777" w:rsidR="00A155C5" w:rsidRDefault="00A155C5" w:rsidP="00A155C5"/>
    <w:p w14:paraId="5FC3D58A" w14:textId="77777777" w:rsidR="00CB2362" w:rsidRDefault="00CB2362"/>
    <w:sectPr w:rsidR="00CB2362" w:rsidSect="00A155C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2321A3"/>
    <w:multiLevelType w:val="hybridMultilevel"/>
    <w:tmpl w:val="22D4A65A"/>
    <w:lvl w:ilvl="0" w:tplc="B57A8178">
      <w:start w:val="2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68364854" w:tentative="1">
      <w:start w:val="1"/>
      <w:numFmt w:val="lowerLetter"/>
      <w:lvlText w:val="%2."/>
      <w:lvlJc w:val="left"/>
      <w:pPr>
        <w:ind w:left="1440" w:hanging="360"/>
      </w:pPr>
    </w:lvl>
    <w:lvl w:ilvl="2" w:tplc="2FB0DBC4" w:tentative="1">
      <w:start w:val="1"/>
      <w:numFmt w:val="lowerRoman"/>
      <w:lvlText w:val="%3."/>
      <w:lvlJc w:val="right"/>
      <w:pPr>
        <w:ind w:left="2160" w:hanging="180"/>
      </w:pPr>
    </w:lvl>
    <w:lvl w:ilvl="3" w:tplc="A85664DC" w:tentative="1">
      <w:start w:val="1"/>
      <w:numFmt w:val="decimal"/>
      <w:lvlText w:val="%4."/>
      <w:lvlJc w:val="left"/>
      <w:pPr>
        <w:ind w:left="2880" w:hanging="360"/>
      </w:pPr>
    </w:lvl>
    <w:lvl w:ilvl="4" w:tplc="D0889E0C" w:tentative="1">
      <w:start w:val="1"/>
      <w:numFmt w:val="lowerLetter"/>
      <w:lvlText w:val="%5."/>
      <w:lvlJc w:val="left"/>
      <w:pPr>
        <w:ind w:left="3600" w:hanging="360"/>
      </w:pPr>
    </w:lvl>
    <w:lvl w:ilvl="5" w:tplc="A56480A8" w:tentative="1">
      <w:start w:val="1"/>
      <w:numFmt w:val="lowerRoman"/>
      <w:lvlText w:val="%6."/>
      <w:lvlJc w:val="right"/>
      <w:pPr>
        <w:ind w:left="4320" w:hanging="180"/>
      </w:pPr>
    </w:lvl>
    <w:lvl w:ilvl="6" w:tplc="116820C2" w:tentative="1">
      <w:start w:val="1"/>
      <w:numFmt w:val="decimal"/>
      <w:lvlText w:val="%7."/>
      <w:lvlJc w:val="left"/>
      <w:pPr>
        <w:ind w:left="5040" w:hanging="360"/>
      </w:pPr>
    </w:lvl>
    <w:lvl w:ilvl="7" w:tplc="1084E006" w:tentative="1">
      <w:start w:val="1"/>
      <w:numFmt w:val="lowerLetter"/>
      <w:lvlText w:val="%8."/>
      <w:lvlJc w:val="left"/>
      <w:pPr>
        <w:ind w:left="5760" w:hanging="360"/>
      </w:pPr>
    </w:lvl>
    <w:lvl w:ilvl="8" w:tplc="F2D6C41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08645E"/>
    <w:multiLevelType w:val="hybridMultilevel"/>
    <w:tmpl w:val="E280FAC6"/>
    <w:lvl w:ilvl="0" w:tplc="7A1639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662EE0C" w:tentative="1">
      <w:start w:val="1"/>
      <w:numFmt w:val="lowerLetter"/>
      <w:lvlText w:val="%2."/>
      <w:lvlJc w:val="left"/>
      <w:pPr>
        <w:ind w:left="1440" w:hanging="360"/>
      </w:pPr>
    </w:lvl>
    <w:lvl w:ilvl="2" w:tplc="EFD426F4" w:tentative="1">
      <w:start w:val="1"/>
      <w:numFmt w:val="lowerRoman"/>
      <w:lvlText w:val="%3."/>
      <w:lvlJc w:val="right"/>
      <w:pPr>
        <w:ind w:left="2160" w:hanging="180"/>
      </w:pPr>
    </w:lvl>
    <w:lvl w:ilvl="3" w:tplc="B210B224" w:tentative="1">
      <w:start w:val="1"/>
      <w:numFmt w:val="decimal"/>
      <w:lvlText w:val="%4."/>
      <w:lvlJc w:val="left"/>
      <w:pPr>
        <w:ind w:left="2880" w:hanging="360"/>
      </w:pPr>
    </w:lvl>
    <w:lvl w:ilvl="4" w:tplc="8014FE38" w:tentative="1">
      <w:start w:val="1"/>
      <w:numFmt w:val="lowerLetter"/>
      <w:lvlText w:val="%5."/>
      <w:lvlJc w:val="left"/>
      <w:pPr>
        <w:ind w:left="3600" w:hanging="360"/>
      </w:pPr>
    </w:lvl>
    <w:lvl w:ilvl="5" w:tplc="62801DBC" w:tentative="1">
      <w:start w:val="1"/>
      <w:numFmt w:val="lowerRoman"/>
      <w:lvlText w:val="%6."/>
      <w:lvlJc w:val="right"/>
      <w:pPr>
        <w:ind w:left="4320" w:hanging="180"/>
      </w:pPr>
    </w:lvl>
    <w:lvl w:ilvl="6" w:tplc="398C33B6" w:tentative="1">
      <w:start w:val="1"/>
      <w:numFmt w:val="decimal"/>
      <w:lvlText w:val="%7."/>
      <w:lvlJc w:val="left"/>
      <w:pPr>
        <w:ind w:left="5040" w:hanging="360"/>
      </w:pPr>
    </w:lvl>
    <w:lvl w:ilvl="7" w:tplc="31D6380A" w:tentative="1">
      <w:start w:val="1"/>
      <w:numFmt w:val="lowerLetter"/>
      <w:lvlText w:val="%8."/>
      <w:lvlJc w:val="left"/>
      <w:pPr>
        <w:ind w:left="5760" w:hanging="360"/>
      </w:pPr>
    </w:lvl>
    <w:lvl w:ilvl="8" w:tplc="2EE0CAD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0587CE4"/>
    <w:multiLevelType w:val="hybridMultilevel"/>
    <w:tmpl w:val="BFFA8794"/>
    <w:lvl w:ilvl="0" w:tplc="C270BB1C">
      <w:start w:val="5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B0E6EA2A" w:tentative="1">
      <w:start w:val="1"/>
      <w:numFmt w:val="lowerLetter"/>
      <w:lvlText w:val="%2."/>
      <w:lvlJc w:val="left"/>
      <w:pPr>
        <w:ind w:left="1440" w:hanging="360"/>
      </w:pPr>
    </w:lvl>
    <w:lvl w:ilvl="2" w:tplc="0B681800" w:tentative="1">
      <w:start w:val="1"/>
      <w:numFmt w:val="lowerRoman"/>
      <w:lvlText w:val="%3."/>
      <w:lvlJc w:val="right"/>
      <w:pPr>
        <w:ind w:left="2160" w:hanging="180"/>
      </w:pPr>
    </w:lvl>
    <w:lvl w:ilvl="3" w:tplc="1FA6A22A" w:tentative="1">
      <w:start w:val="1"/>
      <w:numFmt w:val="decimal"/>
      <w:lvlText w:val="%4."/>
      <w:lvlJc w:val="left"/>
      <w:pPr>
        <w:ind w:left="2880" w:hanging="360"/>
      </w:pPr>
    </w:lvl>
    <w:lvl w:ilvl="4" w:tplc="AEE299F2" w:tentative="1">
      <w:start w:val="1"/>
      <w:numFmt w:val="lowerLetter"/>
      <w:lvlText w:val="%5."/>
      <w:lvlJc w:val="left"/>
      <w:pPr>
        <w:ind w:left="3600" w:hanging="360"/>
      </w:pPr>
    </w:lvl>
    <w:lvl w:ilvl="5" w:tplc="74E4EB7C" w:tentative="1">
      <w:start w:val="1"/>
      <w:numFmt w:val="lowerRoman"/>
      <w:lvlText w:val="%6."/>
      <w:lvlJc w:val="right"/>
      <w:pPr>
        <w:ind w:left="4320" w:hanging="180"/>
      </w:pPr>
    </w:lvl>
    <w:lvl w:ilvl="6" w:tplc="86587F56" w:tentative="1">
      <w:start w:val="1"/>
      <w:numFmt w:val="decimal"/>
      <w:lvlText w:val="%7."/>
      <w:lvlJc w:val="left"/>
      <w:pPr>
        <w:ind w:left="5040" w:hanging="360"/>
      </w:pPr>
    </w:lvl>
    <w:lvl w:ilvl="7" w:tplc="A4443CBA" w:tentative="1">
      <w:start w:val="1"/>
      <w:numFmt w:val="lowerLetter"/>
      <w:lvlText w:val="%8."/>
      <w:lvlJc w:val="left"/>
      <w:pPr>
        <w:ind w:left="5760" w:hanging="360"/>
      </w:pPr>
    </w:lvl>
    <w:lvl w:ilvl="8" w:tplc="3362BF4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2B817DF"/>
    <w:multiLevelType w:val="hybridMultilevel"/>
    <w:tmpl w:val="C9A0802E"/>
    <w:lvl w:ilvl="0" w:tplc="9B406D12">
      <w:start w:val="1"/>
      <w:numFmt w:val="lowerRoman"/>
      <w:lvlText w:val="%1."/>
      <w:lvlJc w:val="left"/>
      <w:pPr>
        <w:ind w:left="720" w:hanging="720"/>
      </w:pPr>
      <w:rPr>
        <w:rFonts w:asciiTheme="minorHAnsi" w:hAnsiTheme="minorHAnsi" w:cstheme="minorBidi" w:hint="default"/>
        <w:b w:val="0"/>
        <w:sz w:val="22"/>
      </w:rPr>
    </w:lvl>
    <w:lvl w:ilvl="1" w:tplc="CAF46A54" w:tentative="1">
      <w:start w:val="1"/>
      <w:numFmt w:val="lowerLetter"/>
      <w:lvlText w:val="%2."/>
      <w:lvlJc w:val="left"/>
      <w:pPr>
        <w:ind w:left="1185" w:hanging="360"/>
      </w:pPr>
    </w:lvl>
    <w:lvl w:ilvl="2" w:tplc="B9D0EAB8" w:tentative="1">
      <w:start w:val="1"/>
      <w:numFmt w:val="lowerRoman"/>
      <w:lvlText w:val="%3."/>
      <w:lvlJc w:val="right"/>
      <w:pPr>
        <w:ind w:left="1905" w:hanging="180"/>
      </w:pPr>
    </w:lvl>
    <w:lvl w:ilvl="3" w:tplc="1E96A000" w:tentative="1">
      <w:start w:val="1"/>
      <w:numFmt w:val="decimal"/>
      <w:lvlText w:val="%4."/>
      <w:lvlJc w:val="left"/>
      <w:pPr>
        <w:ind w:left="2625" w:hanging="360"/>
      </w:pPr>
    </w:lvl>
    <w:lvl w:ilvl="4" w:tplc="C12AF334" w:tentative="1">
      <w:start w:val="1"/>
      <w:numFmt w:val="lowerLetter"/>
      <w:lvlText w:val="%5."/>
      <w:lvlJc w:val="left"/>
      <w:pPr>
        <w:ind w:left="3345" w:hanging="360"/>
      </w:pPr>
    </w:lvl>
    <w:lvl w:ilvl="5" w:tplc="AAE8FBF0" w:tentative="1">
      <w:start w:val="1"/>
      <w:numFmt w:val="lowerRoman"/>
      <w:lvlText w:val="%6."/>
      <w:lvlJc w:val="right"/>
      <w:pPr>
        <w:ind w:left="4065" w:hanging="180"/>
      </w:pPr>
    </w:lvl>
    <w:lvl w:ilvl="6" w:tplc="E11C7DBA" w:tentative="1">
      <w:start w:val="1"/>
      <w:numFmt w:val="decimal"/>
      <w:lvlText w:val="%7."/>
      <w:lvlJc w:val="left"/>
      <w:pPr>
        <w:ind w:left="4785" w:hanging="360"/>
      </w:pPr>
    </w:lvl>
    <w:lvl w:ilvl="7" w:tplc="D33ADA46" w:tentative="1">
      <w:start w:val="1"/>
      <w:numFmt w:val="lowerLetter"/>
      <w:lvlText w:val="%8."/>
      <w:lvlJc w:val="left"/>
      <w:pPr>
        <w:ind w:left="5505" w:hanging="360"/>
      </w:pPr>
    </w:lvl>
    <w:lvl w:ilvl="8" w:tplc="2EAE5936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4">
    <w:nsid w:val="2A831E09"/>
    <w:multiLevelType w:val="hybridMultilevel"/>
    <w:tmpl w:val="8982CC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C9629B6"/>
    <w:multiLevelType w:val="hybridMultilevel"/>
    <w:tmpl w:val="65B4100A"/>
    <w:lvl w:ilvl="0" w:tplc="195E6F16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F740F06E" w:tentative="1">
      <w:start w:val="1"/>
      <w:numFmt w:val="lowerLetter"/>
      <w:lvlText w:val="%2."/>
      <w:lvlJc w:val="left"/>
      <w:pPr>
        <w:ind w:left="1440" w:hanging="360"/>
      </w:pPr>
    </w:lvl>
    <w:lvl w:ilvl="2" w:tplc="361087B0" w:tentative="1">
      <w:start w:val="1"/>
      <w:numFmt w:val="lowerRoman"/>
      <w:lvlText w:val="%3."/>
      <w:lvlJc w:val="right"/>
      <w:pPr>
        <w:ind w:left="2160" w:hanging="180"/>
      </w:pPr>
    </w:lvl>
    <w:lvl w:ilvl="3" w:tplc="1130D26A" w:tentative="1">
      <w:start w:val="1"/>
      <w:numFmt w:val="decimal"/>
      <w:lvlText w:val="%4."/>
      <w:lvlJc w:val="left"/>
      <w:pPr>
        <w:ind w:left="2880" w:hanging="360"/>
      </w:pPr>
    </w:lvl>
    <w:lvl w:ilvl="4" w:tplc="BD5E6396" w:tentative="1">
      <w:start w:val="1"/>
      <w:numFmt w:val="lowerLetter"/>
      <w:lvlText w:val="%5."/>
      <w:lvlJc w:val="left"/>
      <w:pPr>
        <w:ind w:left="3600" w:hanging="360"/>
      </w:pPr>
    </w:lvl>
    <w:lvl w:ilvl="5" w:tplc="D7022904" w:tentative="1">
      <w:start w:val="1"/>
      <w:numFmt w:val="lowerRoman"/>
      <w:lvlText w:val="%6."/>
      <w:lvlJc w:val="right"/>
      <w:pPr>
        <w:ind w:left="4320" w:hanging="180"/>
      </w:pPr>
    </w:lvl>
    <w:lvl w:ilvl="6" w:tplc="DE10BC68" w:tentative="1">
      <w:start w:val="1"/>
      <w:numFmt w:val="decimal"/>
      <w:lvlText w:val="%7."/>
      <w:lvlJc w:val="left"/>
      <w:pPr>
        <w:ind w:left="5040" w:hanging="360"/>
      </w:pPr>
    </w:lvl>
    <w:lvl w:ilvl="7" w:tplc="82D6B7A4" w:tentative="1">
      <w:start w:val="1"/>
      <w:numFmt w:val="lowerLetter"/>
      <w:lvlText w:val="%8."/>
      <w:lvlJc w:val="left"/>
      <w:pPr>
        <w:ind w:left="5760" w:hanging="360"/>
      </w:pPr>
    </w:lvl>
    <w:lvl w:ilvl="8" w:tplc="9372ECF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BBA1F16"/>
    <w:multiLevelType w:val="hybridMultilevel"/>
    <w:tmpl w:val="C244542C"/>
    <w:lvl w:ilvl="0" w:tplc="8B4A260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3E64B20" w:tentative="1">
      <w:start w:val="1"/>
      <w:numFmt w:val="lowerLetter"/>
      <w:lvlText w:val="%2."/>
      <w:lvlJc w:val="left"/>
      <w:pPr>
        <w:ind w:left="1440" w:hanging="360"/>
      </w:pPr>
    </w:lvl>
    <w:lvl w:ilvl="2" w:tplc="6E32F330" w:tentative="1">
      <w:start w:val="1"/>
      <w:numFmt w:val="lowerRoman"/>
      <w:lvlText w:val="%3."/>
      <w:lvlJc w:val="right"/>
      <w:pPr>
        <w:ind w:left="2160" w:hanging="180"/>
      </w:pPr>
    </w:lvl>
    <w:lvl w:ilvl="3" w:tplc="12A0EDB4" w:tentative="1">
      <w:start w:val="1"/>
      <w:numFmt w:val="decimal"/>
      <w:lvlText w:val="%4."/>
      <w:lvlJc w:val="left"/>
      <w:pPr>
        <w:ind w:left="2880" w:hanging="360"/>
      </w:pPr>
    </w:lvl>
    <w:lvl w:ilvl="4" w:tplc="9D2C0704" w:tentative="1">
      <w:start w:val="1"/>
      <w:numFmt w:val="lowerLetter"/>
      <w:lvlText w:val="%5."/>
      <w:lvlJc w:val="left"/>
      <w:pPr>
        <w:ind w:left="3600" w:hanging="360"/>
      </w:pPr>
    </w:lvl>
    <w:lvl w:ilvl="5" w:tplc="885A48EE" w:tentative="1">
      <w:start w:val="1"/>
      <w:numFmt w:val="lowerRoman"/>
      <w:lvlText w:val="%6."/>
      <w:lvlJc w:val="right"/>
      <w:pPr>
        <w:ind w:left="4320" w:hanging="180"/>
      </w:pPr>
    </w:lvl>
    <w:lvl w:ilvl="6" w:tplc="2870B826" w:tentative="1">
      <w:start w:val="1"/>
      <w:numFmt w:val="decimal"/>
      <w:lvlText w:val="%7."/>
      <w:lvlJc w:val="left"/>
      <w:pPr>
        <w:ind w:left="5040" w:hanging="360"/>
      </w:pPr>
    </w:lvl>
    <w:lvl w:ilvl="7" w:tplc="FE8AB956" w:tentative="1">
      <w:start w:val="1"/>
      <w:numFmt w:val="lowerLetter"/>
      <w:lvlText w:val="%8."/>
      <w:lvlJc w:val="left"/>
      <w:pPr>
        <w:ind w:left="5760" w:hanging="360"/>
      </w:pPr>
    </w:lvl>
    <w:lvl w:ilvl="8" w:tplc="AB7E6D7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BE8259A"/>
    <w:multiLevelType w:val="hybridMultilevel"/>
    <w:tmpl w:val="E0688CFE"/>
    <w:lvl w:ilvl="0" w:tplc="FBF0CD48">
      <w:start w:val="6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D62CE858" w:tentative="1">
      <w:start w:val="1"/>
      <w:numFmt w:val="lowerLetter"/>
      <w:lvlText w:val="%2."/>
      <w:lvlJc w:val="left"/>
      <w:pPr>
        <w:ind w:left="1440" w:hanging="360"/>
      </w:pPr>
    </w:lvl>
    <w:lvl w:ilvl="2" w:tplc="2312CBEA" w:tentative="1">
      <w:start w:val="1"/>
      <w:numFmt w:val="lowerRoman"/>
      <w:lvlText w:val="%3."/>
      <w:lvlJc w:val="right"/>
      <w:pPr>
        <w:ind w:left="2160" w:hanging="180"/>
      </w:pPr>
    </w:lvl>
    <w:lvl w:ilvl="3" w:tplc="5B5C59AC" w:tentative="1">
      <w:start w:val="1"/>
      <w:numFmt w:val="decimal"/>
      <w:lvlText w:val="%4."/>
      <w:lvlJc w:val="left"/>
      <w:pPr>
        <w:ind w:left="2880" w:hanging="360"/>
      </w:pPr>
    </w:lvl>
    <w:lvl w:ilvl="4" w:tplc="9D426156" w:tentative="1">
      <w:start w:val="1"/>
      <w:numFmt w:val="lowerLetter"/>
      <w:lvlText w:val="%5."/>
      <w:lvlJc w:val="left"/>
      <w:pPr>
        <w:ind w:left="3600" w:hanging="360"/>
      </w:pPr>
    </w:lvl>
    <w:lvl w:ilvl="5" w:tplc="AA7854A4" w:tentative="1">
      <w:start w:val="1"/>
      <w:numFmt w:val="lowerRoman"/>
      <w:lvlText w:val="%6."/>
      <w:lvlJc w:val="right"/>
      <w:pPr>
        <w:ind w:left="4320" w:hanging="180"/>
      </w:pPr>
    </w:lvl>
    <w:lvl w:ilvl="6" w:tplc="77100192" w:tentative="1">
      <w:start w:val="1"/>
      <w:numFmt w:val="decimal"/>
      <w:lvlText w:val="%7."/>
      <w:lvlJc w:val="left"/>
      <w:pPr>
        <w:ind w:left="5040" w:hanging="360"/>
      </w:pPr>
    </w:lvl>
    <w:lvl w:ilvl="7" w:tplc="9534900C" w:tentative="1">
      <w:start w:val="1"/>
      <w:numFmt w:val="lowerLetter"/>
      <w:lvlText w:val="%8."/>
      <w:lvlJc w:val="left"/>
      <w:pPr>
        <w:ind w:left="5760" w:hanging="360"/>
      </w:pPr>
    </w:lvl>
    <w:lvl w:ilvl="8" w:tplc="93A8315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40738E3"/>
    <w:multiLevelType w:val="hybridMultilevel"/>
    <w:tmpl w:val="8356F3F0"/>
    <w:lvl w:ilvl="0" w:tplc="460242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8A873D6" w:tentative="1">
      <w:start w:val="1"/>
      <w:numFmt w:val="lowerLetter"/>
      <w:lvlText w:val="%2."/>
      <w:lvlJc w:val="left"/>
      <w:pPr>
        <w:ind w:left="1440" w:hanging="360"/>
      </w:pPr>
    </w:lvl>
    <w:lvl w:ilvl="2" w:tplc="6B6C9454" w:tentative="1">
      <w:start w:val="1"/>
      <w:numFmt w:val="lowerRoman"/>
      <w:lvlText w:val="%3."/>
      <w:lvlJc w:val="right"/>
      <w:pPr>
        <w:ind w:left="2160" w:hanging="180"/>
      </w:pPr>
    </w:lvl>
    <w:lvl w:ilvl="3" w:tplc="0522648C" w:tentative="1">
      <w:start w:val="1"/>
      <w:numFmt w:val="decimal"/>
      <w:lvlText w:val="%4."/>
      <w:lvlJc w:val="left"/>
      <w:pPr>
        <w:ind w:left="2880" w:hanging="360"/>
      </w:pPr>
    </w:lvl>
    <w:lvl w:ilvl="4" w:tplc="D69CB0B6" w:tentative="1">
      <w:start w:val="1"/>
      <w:numFmt w:val="lowerLetter"/>
      <w:lvlText w:val="%5."/>
      <w:lvlJc w:val="left"/>
      <w:pPr>
        <w:ind w:left="3600" w:hanging="360"/>
      </w:pPr>
    </w:lvl>
    <w:lvl w:ilvl="5" w:tplc="DFDC7DA6" w:tentative="1">
      <w:start w:val="1"/>
      <w:numFmt w:val="lowerRoman"/>
      <w:lvlText w:val="%6."/>
      <w:lvlJc w:val="right"/>
      <w:pPr>
        <w:ind w:left="4320" w:hanging="180"/>
      </w:pPr>
    </w:lvl>
    <w:lvl w:ilvl="6" w:tplc="B5982E1E" w:tentative="1">
      <w:start w:val="1"/>
      <w:numFmt w:val="decimal"/>
      <w:lvlText w:val="%7."/>
      <w:lvlJc w:val="left"/>
      <w:pPr>
        <w:ind w:left="5040" w:hanging="360"/>
      </w:pPr>
    </w:lvl>
    <w:lvl w:ilvl="7" w:tplc="BEF40E6E" w:tentative="1">
      <w:start w:val="1"/>
      <w:numFmt w:val="lowerLetter"/>
      <w:lvlText w:val="%8."/>
      <w:lvlJc w:val="left"/>
      <w:pPr>
        <w:ind w:left="5760" w:hanging="360"/>
      </w:pPr>
    </w:lvl>
    <w:lvl w:ilvl="8" w:tplc="08760FC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C0710D3"/>
    <w:multiLevelType w:val="hybridMultilevel"/>
    <w:tmpl w:val="ECAC38A2"/>
    <w:lvl w:ilvl="0" w:tplc="1F1A7A20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A24836DE" w:tentative="1">
      <w:start w:val="1"/>
      <w:numFmt w:val="lowerLetter"/>
      <w:lvlText w:val="%2."/>
      <w:lvlJc w:val="left"/>
      <w:pPr>
        <w:ind w:left="1440" w:hanging="360"/>
      </w:pPr>
    </w:lvl>
    <w:lvl w:ilvl="2" w:tplc="5D88AC9C" w:tentative="1">
      <w:start w:val="1"/>
      <w:numFmt w:val="lowerRoman"/>
      <w:lvlText w:val="%3."/>
      <w:lvlJc w:val="right"/>
      <w:pPr>
        <w:ind w:left="2160" w:hanging="180"/>
      </w:pPr>
    </w:lvl>
    <w:lvl w:ilvl="3" w:tplc="71C06372" w:tentative="1">
      <w:start w:val="1"/>
      <w:numFmt w:val="decimal"/>
      <w:lvlText w:val="%4."/>
      <w:lvlJc w:val="left"/>
      <w:pPr>
        <w:ind w:left="2880" w:hanging="360"/>
      </w:pPr>
    </w:lvl>
    <w:lvl w:ilvl="4" w:tplc="6130D6DE" w:tentative="1">
      <w:start w:val="1"/>
      <w:numFmt w:val="lowerLetter"/>
      <w:lvlText w:val="%5."/>
      <w:lvlJc w:val="left"/>
      <w:pPr>
        <w:ind w:left="3600" w:hanging="360"/>
      </w:pPr>
    </w:lvl>
    <w:lvl w:ilvl="5" w:tplc="BCEE71CC" w:tentative="1">
      <w:start w:val="1"/>
      <w:numFmt w:val="lowerRoman"/>
      <w:lvlText w:val="%6."/>
      <w:lvlJc w:val="right"/>
      <w:pPr>
        <w:ind w:left="4320" w:hanging="180"/>
      </w:pPr>
    </w:lvl>
    <w:lvl w:ilvl="6" w:tplc="3092B058" w:tentative="1">
      <w:start w:val="1"/>
      <w:numFmt w:val="decimal"/>
      <w:lvlText w:val="%7."/>
      <w:lvlJc w:val="left"/>
      <w:pPr>
        <w:ind w:left="5040" w:hanging="360"/>
      </w:pPr>
    </w:lvl>
    <w:lvl w:ilvl="7" w:tplc="B7A0F964" w:tentative="1">
      <w:start w:val="1"/>
      <w:numFmt w:val="lowerLetter"/>
      <w:lvlText w:val="%8."/>
      <w:lvlJc w:val="left"/>
      <w:pPr>
        <w:ind w:left="5760" w:hanging="360"/>
      </w:pPr>
    </w:lvl>
    <w:lvl w:ilvl="8" w:tplc="18A8535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EA91AAC"/>
    <w:multiLevelType w:val="hybridMultilevel"/>
    <w:tmpl w:val="431AB3F0"/>
    <w:lvl w:ilvl="0" w:tplc="E7FAF95E">
      <w:start w:val="6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58D02DD"/>
    <w:multiLevelType w:val="hybridMultilevel"/>
    <w:tmpl w:val="FBA69E6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5"/>
  </w:num>
  <w:num w:numId="7">
    <w:abstractNumId w:val="0"/>
  </w:num>
  <w:num w:numId="8">
    <w:abstractNumId w:val="9"/>
  </w:num>
  <w:num w:numId="9">
    <w:abstractNumId w:val="7"/>
  </w:num>
  <w:num w:numId="10">
    <w:abstractNumId w:val="10"/>
  </w:num>
  <w:num w:numId="11">
    <w:abstractNumId w:val="4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55C5"/>
    <w:rsid w:val="00006644"/>
    <w:rsid w:val="00064FD9"/>
    <w:rsid w:val="000B599E"/>
    <w:rsid w:val="000F3ACF"/>
    <w:rsid w:val="00110371"/>
    <w:rsid w:val="001149A9"/>
    <w:rsid w:val="00171B51"/>
    <w:rsid w:val="00173B2E"/>
    <w:rsid w:val="00193C01"/>
    <w:rsid w:val="002155A0"/>
    <w:rsid w:val="00257DF1"/>
    <w:rsid w:val="002874E5"/>
    <w:rsid w:val="002B489C"/>
    <w:rsid w:val="002C0ABC"/>
    <w:rsid w:val="002D39CD"/>
    <w:rsid w:val="002E3428"/>
    <w:rsid w:val="002E4674"/>
    <w:rsid w:val="00344C2A"/>
    <w:rsid w:val="003775E4"/>
    <w:rsid w:val="00413720"/>
    <w:rsid w:val="004475EE"/>
    <w:rsid w:val="004529E6"/>
    <w:rsid w:val="00476E04"/>
    <w:rsid w:val="004E76DC"/>
    <w:rsid w:val="005106A1"/>
    <w:rsid w:val="00524CD0"/>
    <w:rsid w:val="005540E0"/>
    <w:rsid w:val="00561B0B"/>
    <w:rsid w:val="0058179A"/>
    <w:rsid w:val="005A6745"/>
    <w:rsid w:val="006144AB"/>
    <w:rsid w:val="006D2A0B"/>
    <w:rsid w:val="006E6252"/>
    <w:rsid w:val="00771064"/>
    <w:rsid w:val="007B345F"/>
    <w:rsid w:val="007D180C"/>
    <w:rsid w:val="00806686"/>
    <w:rsid w:val="00830813"/>
    <w:rsid w:val="00852600"/>
    <w:rsid w:val="008819B3"/>
    <w:rsid w:val="008D45C5"/>
    <w:rsid w:val="00900A69"/>
    <w:rsid w:val="00904166"/>
    <w:rsid w:val="00960317"/>
    <w:rsid w:val="00981545"/>
    <w:rsid w:val="009D6B17"/>
    <w:rsid w:val="00A039F5"/>
    <w:rsid w:val="00A155C5"/>
    <w:rsid w:val="00A820A8"/>
    <w:rsid w:val="00A85EE6"/>
    <w:rsid w:val="00AA1F06"/>
    <w:rsid w:val="00AC50DA"/>
    <w:rsid w:val="00B47E81"/>
    <w:rsid w:val="00B674F5"/>
    <w:rsid w:val="00BE022E"/>
    <w:rsid w:val="00C06F1F"/>
    <w:rsid w:val="00C13BEC"/>
    <w:rsid w:val="00C437A3"/>
    <w:rsid w:val="00CB2362"/>
    <w:rsid w:val="00CD22E4"/>
    <w:rsid w:val="00D7785A"/>
    <w:rsid w:val="00D92BA4"/>
    <w:rsid w:val="00DA56CE"/>
    <w:rsid w:val="00DE106F"/>
    <w:rsid w:val="00DF7F13"/>
    <w:rsid w:val="00E6616B"/>
    <w:rsid w:val="00E77E4F"/>
    <w:rsid w:val="00ED5D29"/>
    <w:rsid w:val="00F021E3"/>
    <w:rsid w:val="00F031CF"/>
    <w:rsid w:val="00F2171F"/>
    <w:rsid w:val="00F25007"/>
    <w:rsid w:val="00F425B6"/>
    <w:rsid w:val="00F6467E"/>
    <w:rsid w:val="00F65B94"/>
    <w:rsid w:val="00FB7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0E0BD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5C5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3">
    <w:name w:val="toc 3"/>
    <w:aliases w:val="Thesis L3"/>
    <w:basedOn w:val="Normal"/>
    <w:next w:val="Normal"/>
    <w:autoRedefine/>
    <w:uiPriority w:val="39"/>
    <w:unhideWhenUsed/>
    <w:rsid w:val="006144AB"/>
    <w:pPr>
      <w:ind w:left="480"/>
    </w:pPr>
    <w:rPr>
      <w:rFonts w:asciiTheme="majorBidi" w:eastAsia="Times New Roman" w:hAnsiTheme="majorBidi" w:cstheme="minorHAnsi"/>
    </w:rPr>
  </w:style>
  <w:style w:type="table" w:styleId="TableGrid">
    <w:name w:val="Table Grid"/>
    <w:basedOn w:val="TableNormal"/>
    <w:uiPriority w:val="39"/>
    <w:rsid w:val="00A155C5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155C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155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55C5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155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55C5"/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A155C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155C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155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55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55C5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155C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55C5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A155C5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55C5"/>
    <w:rPr>
      <w:rFonts w:ascii="Calibri" w:hAnsi="Calibri" w:cs="Calibri"/>
      <w:noProof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55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55C5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rsid w:val="00A155C5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55C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5C5"/>
    <w:rPr>
      <w:rFonts w:ascii="Times New Roman" w:hAnsi="Times New Roman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5C5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3">
    <w:name w:val="toc 3"/>
    <w:aliases w:val="Thesis L3"/>
    <w:basedOn w:val="Normal"/>
    <w:next w:val="Normal"/>
    <w:autoRedefine/>
    <w:uiPriority w:val="39"/>
    <w:unhideWhenUsed/>
    <w:rsid w:val="006144AB"/>
    <w:pPr>
      <w:ind w:left="480"/>
    </w:pPr>
    <w:rPr>
      <w:rFonts w:asciiTheme="majorBidi" w:eastAsia="Times New Roman" w:hAnsiTheme="majorBidi" w:cstheme="minorHAnsi"/>
    </w:rPr>
  </w:style>
  <w:style w:type="table" w:styleId="TableGrid">
    <w:name w:val="Table Grid"/>
    <w:basedOn w:val="TableNormal"/>
    <w:uiPriority w:val="39"/>
    <w:rsid w:val="00A155C5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155C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155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55C5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155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55C5"/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A155C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155C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155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55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55C5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155C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55C5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A155C5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55C5"/>
    <w:rPr>
      <w:rFonts w:ascii="Calibri" w:hAnsi="Calibri" w:cs="Calibri"/>
      <w:noProof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55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55C5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rsid w:val="00A155C5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55C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5C5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4</Pages>
  <Words>16876</Words>
  <Characters>96194</Characters>
  <Application>Microsoft Office Word</Application>
  <DocSecurity>0</DocSecurity>
  <Lines>801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Uma Maheswari Chandran</cp:lastModifiedBy>
  <cp:revision>14</cp:revision>
  <dcterms:created xsi:type="dcterms:W3CDTF">2022-11-06T16:01:00Z</dcterms:created>
  <dcterms:modified xsi:type="dcterms:W3CDTF">2022-11-10T05:54:00Z</dcterms:modified>
</cp:coreProperties>
</file>